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End w:id="0"/>
      <w:bookmarkEnd w:id="1"/>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p w14:paraId="7CF48DFF" w14:textId="0F06E303"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Yilun Zhu</w:t>
      </w:r>
      <w:r w:rsidR="004F1D49" w:rsidRPr="004F1D49">
        <w:rPr>
          <w:bCs/>
          <w:sz w:val="24"/>
          <w:szCs w:val="24"/>
          <w:vertAlign w:val="superscript"/>
        </w:rPr>
        <w:t>1</w:t>
      </w:r>
      <w:r w:rsidRPr="00602B03">
        <w:rPr>
          <w:bCs/>
          <w:sz w:val="24"/>
          <w:szCs w:val="24"/>
        </w:rPr>
        <w:t xml:space="preserve">, </w:t>
      </w:r>
      <w:r w:rsidR="004F1D49">
        <w:rPr>
          <w:bCs/>
          <w:sz w:val="24"/>
          <w:szCs w:val="24"/>
        </w:rPr>
        <w:t>Xiaoliang Li</w:t>
      </w:r>
      <w:proofErr w:type="gramStart"/>
      <w:r w:rsidR="004F1D49" w:rsidRPr="004F1D49">
        <w:rPr>
          <w:bCs/>
          <w:sz w:val="24"/>
          <w:szCs w:val="24"/>
          <w:vertAlign w:val="superscript"/>
        </w:rPr>
        <w:t>1</w:t>
      </w:r>
      <w:r w:rsidR="008E185D">
        <w:rPr>
          <w:rFonts w:hint="eastAsia"/>
          <w:bCs/>
          <w:sz w:val="24"/>
          <w:szCs w:val="24"/>
          <w:vertAlign w:val="superscript"/>
        </w:rPr>
        <w:t>,a</w:t>
      </w:r>
      <w:proofErr w:type="gramEnd"/>
      <w:r w:rsidR="008E185D">
        <w:rPr>
          <w:rFonts w:hint="eastAsia"/>
          <w:bCs/>
          <w:sz w:val="24"/>
          <w:szCs w:val="24"/>
          <w:vertAlign w:val="superscript"/>
        </w:rPr>
        <w:t>)</w:t>
      </w:r>
      <w:r w:rsidR="004F1D49">
        <w:rPr>
          <w:bCs/>
          <w:sz w:val="24"/>
          <w:szCs w:val="24"/>
        </w:rPr>
        <w:t xml:space="preserve">, </w:t>
      </w:r>
      <w:r>
        <w:rPr>
          <w:bCs/>
          <w:sz w:val="24"/>
          <w:szCs w:val="24"/>
        </w:rPr>
        <w:t>Neville Luhmann, Jr.</w:t>
      </w:r>
      <w:r w:rsidR="004F1D49" w:rsidRPr="004F1D49">
        <w:rPr>
          <w:bCs/>
          <w:sz w:val="24"/>
          <w:szCs w:val="24"/>
          <w:vertAlign w:val="superscript"/>
        </w:rPr>
        <w:t xml:space="preserve"> </w:t>
      </w:r>
      <w:r w:rsidR="00F76E94">
        <w:rPr>
          <w:rStyle w:val="FootnoteReference"/>
          <w:bCs/>
          <w:sz w:val="24"/>
          <w:szCs w:val="24"/>
        </w:rPr>
        <w:footnoteReference w:id="1"/>
      </w:r>
      <w:r w:rsidR="00F76E94">
        <w:rPr>
          <w:bCs/>
          <w:sz w:val="24"/>
          <w:szCs w:val="24"/>
          <w:vertAlign w:val="superscript"/>
        </w:rPr>
        <w:t>*</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46741C66" w14:textId="2075AB9A" w:rsidR="008E185D" w:rsidRPr="008E185D" w:rsidRDefault="008E185D" w:rsidP="005541EC">
      <w:pPr>
        <w:spacing w:line="240" w:lineRule="auto"/>
        <w:ind w:firstLine="0"/>
        <w:rPr>
          <w:bCs/>
          <w:sz w:val="24"/>
          <w:szCs w:val="24"/>
        </w:rPr>
      </w:pPr>
      <w:r w:rsidRPr="008E185D">
        <w:rPr>
          <w:rFonts w:hint="eastAsia"/>
          <w:bCs/>
          <w:sz w:val="24"/>
          <w:szCs w:val="24"/>
        </w:rPr>
        <w:t>a)</w:t>
      </w:r>
      <w:r w:rsidRPr="008E185D">
        <w:t xml:space="preserve"> </w:t>
      </w:r>
      <w:r w:rsidRPr="008E185D">
        <w:rPr>
          <w:bCs/>
          <w:sz w:val="24"/>
          <w:szCs w:val="24"/>
        </w:rPr>
        <w:t>Authors to whom correspondence should be addressed:</w:t>
      </w:r>
      <w:r>
        <w:rPr>
          <w:rFonts w:hint="eastAsia"/>
          <w:bCs/>
          <w:sz w:val="24"/>
          <w:szCs w:val="24"/>
        </w:rPr>
        <w:t xml:space="preserve"> </w:t>
      </w:r>
      <w:r w:rsidRPr="008E185D">
        <w:rPr>
          <w:bCs/>
          <w:sz w:val="24"/>
          <w:szCs w:val="24"/>
        </w:rPr>
        <w:t>bxlli@ucdavis.edu</w:t>
      </w:r>
    </w:p>
    <w:p w14:paraId="00D00470" w14:textId="31D861BB" w:rsidR="00B91178" w:rsidRDefault="00087E2C">
      <w:pPr>
        <w:ind w:firstLine="0"/>
        <w:rPr>
          <w:b/>
        </w:rPr>
      </w:pPr>
      <w:r>
        <w:rPr>
          <w:b/>
        </w:rPr>
        <w:t>A</w:t>
      </w:r>
      <w:r w:rsidR="00547C73">
        <w:rPr>
          <w:rFonts w:hint="eastAsia"/>
          <w:b/>
        </w:rPr>
        <w:t>BSTRACT</w:t>
      </w:r>
    </w:p>
    <w:p w14:paraId="4746EA9E" w14:textId="00E749FB" w:rsidR="00B91178" w:rsidRDefault="00087E2C">
      <w:pPr>
        <w:jc w:val="both"/>
      </w:pPr>
      <w:bookmarkStart w:id="2" w:name="_heading=h.b9vhaankmd09" w:colFirst="0" w:colLast="0"/>
      <w:bookmarkEnd w:id="2"/>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The sensitivity of FIR beam intensity to pump gas pressure and thermal expansion is investigated, revealing that even a 1 μm cavity expansion can significantly degrade output power stability</w:t>
      </w:r>
      <w:r w:rsidR="007C16D9">
        <w:t xml:space="preserve"> </w:t>
      </w:r>
      <w:r w:rsidR="002B5CE0">
        <w:t>to about two-thirds of its original value</w:t>
      </w:r>
      <w:r>
        <w:t>. To address this, a feedback control module has been designed and implemented for active cavity length adjustment, stabilizing the output power at approximately 30 mW.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36DD5702" w:rsidR="00B91178" w:rsidRDefault="00087E2C">
      <w:pPr>
        <w:ind w:firstLine="0"/>
        <w:rPr>
          <w:b/>
        </w:rPr>
      </w:pPr>
      <w:r>
        <w:rPr>
          <w:b/>
        </w:rPr>
        <w:t>I</w:t>
      </w:r>
      <w:r w:rsidR="00547C73">
        <w:rPr>
          <w:rFonts w:hint="eastAsia"/>
          <w:b/>
        </w:rPr>
        <w:t>.</w:t>
      </w:r>
      <w:r>
        <w:rPr>
          <w:b/>
        </w:rPr>
        <w:t xml:space="preserve"> I</w:t>
      </w:r>
      <w:r w:rsidR="00547C73">
        <w:rPr>
          <w:rFonts w:hint="eastAsia"/>
          <w:b/>
        </w:rPr>
        <w:t>NTRODUCTION</w:t>
      </w:r>
      <w:r>
        <w:rPr>
          <w:b/>
        </w:rPr>
        <w:t xml:space="preserve"> </w:t>
      </w:r>
    </w:p>
    <w:p w14:paraId="10009DE0" w14:textId="21E13CBA" w:rsidR="000402FF" w:rsidRDefault="000402FF" w:rsidP="000402FF">
      <w:pPr>
        <w:jc w:val="both"/>
      </w:pPr>
      <w:r>
        <w:t>Transport is one of the top-level research topics in fusion plasma physics</w:t>
      </w:r>
      <w:r w:rsidRPr="00E14929">
        <w:fldChar w:fldCharType="begin"/>
      </w:r>
      <w:r w:rsidR="00A604C8">
        <w:instrText xml:space="preserve"> ADDIN EN.CITE &lt;EndNote&gt;&lt;Cite&gt;&lt;Author&gt;Sun&lt;/Author&gt;&lt;Year&gt;2025&lt;/Year&gt;&lt;RecNum&gt;2385&lt;/RecNum&gt;&lt;DisplayText&gt;[1, 2]&lt;/DisplayText&gt;&lt;record&gt;&lt;rec-number&gt;2385&lt;/rec-number&gt;&lt;foreign-keys&gt;&lt;key app="EN" db-id="f0atdtsz3wzwebesv0npwr9e520zx0xd0xpe" timestamp="1752375807"&gt;2385&lt;/key&gt;&lt;/foreign-keys&gt;&lt;ref-type name="Journal Article"&gt;17&lt;/ref-type&gt;&lt;contributors&gt;&lt;authors&gt;&lt;author&gt;Sun, Pengjun&lt;/author&gt;&lt;author&gt;Ren, Yang&lt;/author&gt;&lt;author&gt;Wang, Weixing&lt;/author&gt;&lt;author&gt;Han, Xiaofeng&lt;/author&gt;&lt;author&gt;Liu, Haiqing&lt;/author&gt;&lt;author&gt;Li, Yadong&lt;/author&gt;&lt;author&gt;Li, Gongshun&lt;/author&gt;&lt;author&gt;Wang, Yifeng&lt;/author&gt;&lt;author&gt;Hao, Baolong&lt;/author&gt;&lt;author&gt;Zhu, Yilun&lt;/author&gt;&lt;/authors&gt;&lt;/contributors&gt;&lt;titles&gt;&lt;title&gt;On the Role of Ion Temperature Gradient Turbulence in Driving Ion Thermal Transport in Neutral Beam Injection-Heated L-mode Plasmas in a Superconducting Tokamak&lt;/title&gt;&lt;secondary-title&gt;Nuclear Fusion&lt;/secondary-title&gt;&lt;/titles&gt;&lt;periodical&gt;&lt;full-title&gt;Nuclear Fusion&lt;/full-title&gt;&lt;/periodical&gt;&lt;dates&gt;&lt;year&gt;2025&lt;/year&gt;&lt;/dates&gt;&lt;isbn&gt;0029-5515&lt;/isbn&gt;&lt;urls&gt;&lt;/urls&gt;&lt;/record&gt;&lt;/Cite&gt;&lt;Cite&gt;&lt;Author&gt;Chen&lt;/Author&gt;&lt;Year&gt;2024&lt;/Year&gt;&lt;RecNum&gt;2386&lt;/RecNum&gt;&lt;record&gt;&lt;rec-number&gt;2386&lt;/rec-number&gt;&lt;foreign-keys&gt;&lt;key app="EN" db-id="f0atdtsz3wzwebesv0npwr9e520zx0xd0xpe" timestamp="1752375883"&gt;2386&lt;/key&gt;&lt;/foreign-keys&gt;&lt;ref-type name="Journal Article"&gt;17&lt;/ref-type&gt;&lt;contributors&gt;&lt;authors&gt;&lt;author&gt;Chen, Ying&lt;/author&gt;&lt;author&gt;Chen, Pin-Jung&lt;/author&gt;&lt;author&gt;Hu, Robert&lt;/author&gt;&lt;author&gt;Zhu, Yilun&lt;/author&gt;&lt;author&gt;Yu, Jo-Han&lt;/author&gt;&lt;author&gt;Pham, A-V&lt;/author&gt;&lt;author&gt;Momeni, Omeed&lt;/author&gt;&lt;author&gt;Domier, Calvin&lt;/author&gt;&lt;author&gt;Dannenberg, Jon&lt;/author&gt;&lt;author&gt;Li, Xiaoliang&lt;/author&gt;&lt;/authors&gt;&lt;/contributors&gt;&lt;titles&gt;&lt;title&gt;Frontier system-on-chip (SoC) technology for microwave diagnostics&lt;/title&gt;&lt;secondary-title&gt;Review of Scientific Instruments&lt;/secondary-title&gt;&lt;/titles&gt;&lt;periodical&gt;&lt;full-title&gt;Review of Scientific Instruments&lt;/full-title&gt;&lt;/periodical&gt;&lt;volume&gt;95&lt;/volume&gt;&lt;number&gt;9&lt;/number&gt;&lt;dates&gt;&lt;year&gt;2024&lt;/year&gt;&lt;/dates&gt;&lt;isbn&gt;0034-6748&lt;/isbn&gt;&lt;urls&gt;&lt;/urls&gt;&lt;/record&gt;&lt;/Cite&gt;&lt;/EndNote&gt;</w:instrText>
      </w:r>
      <w:r w:rsidRPr="00E14929">
        <w:fldChar w:fldCharType="separate"/>
      </w:r>
      <w:r w:rsidR="00A604C8">
        <w:rPr>
          <w:noProof/>
        </w:rPr>
        <w:t>[</w:t>
      </w:r>
      <w:hyperlink w:anchor="_ENREF_1" w:tooltip="Sun, 2025 #2385" w:history="1">
        <w:r w:rsidR="00B8550B" w:rsidRPr="00B8550B">
          <w:rPr>
            <w:rStyle w:val="Hyperlink"/>
          </w:rPr>
          <w:t>1</w:t>
        </w:r>
      </w:hyperlink>
      <w:r w:rsidR="00A604C8">
        <w:rPr>
          <w:noProof/>
        </w:rPr>
        <w:t xml:space="preserve">, </w:t>
      </w:r>
      <w:hyperlink w:anchor="_ENREF_2" w:tooltip="Chen, 2024 #2386" w:history="1">
        <w:r w:rsidR="00B8550B" w:rsidRPr="00B8550B">
          <w:rPr>
            <w:rStyle w:val="Hyperlink"/>
          </w:rPr>
          <w:t>2</w:t>
        </w:r>
      </w:hyperlink>
      <w:r w:rsidR="00A604C8">
        <w:rPr>
          <w:noProof/>
        </w:rPr>
        <w:t>]</w:t>
      </w:r>
      <w:r w:rsidRPr="00E14929">
        <w:fldChar w:fldCharType="end"/>
      </w:r>
      <w:r>
        <w:t>. In H-mode plasmas</w:t>
      </w:r>
      <w:r>
        <w:rPr>
          <w:rFonts w:hint="eastAsia"/>
        </w:rPr>
        <w:t xml:space="preserve"> in </w:t>
      </w:r>
      <w:r>
        <w:t>the National Spherical Torus eXperiment (NSTX) device</w:t>
      </w:r>
      <w:r w:rsidR="00A604C8" w:rsidRPr="00A604C8">
        <w:fldChar w:fldCharType="begin"/>
      </w:r>
      <w:r w:rsidR="00A604C8">
        <w:instrText xml:space="preserve"> ADDIN EN.CITE &lt;EndNote&gt;&lt;Cite&gt;&lt;Author&gt;Ono&lt;/Author&gt;&lt;Year&gt;2000&lt;/Year&gt;&lt;RecNum&gt;2390&lt;/RecNum&gt;&lt;DisplayText&gt;[3]&lt;/DisplayText&gt;&lt;record&gt;&lt;rec-number&gt;2390&lt;/rec-number&gt;&lt;foreign-keys&gt;&lt;key app="EN" db-id="f0atdtsz3wzwebesv0npwr9e520zx0xd0xpe" timestamp="1752553206"&gt;2390&lt;/key&gt;&lt;/foreign-keys&gt;&lt;ref-type name="Journal Article"&gt;17&lt;/ref-type&gt;&lt;contributors&gt;&lt;authors&gt;&lt;author&gt;Ono, Masayuki&lt;/author&gt;&lt;author&gt;Kaye, SM&lt;/author&gt;&lt;author&gt;Peng, Y-KM&lt;/author&gt;&lt;author&gt;Barnes, G&lt;/author&gt;&lt;author&gt;Blanchard, W&lt;/author&gt;&lt;author&gt;Carter, MD&lt;/author&gt;&lt;author&gt;Chrzanowski, J&lt;/author&gt;&lt;author&gt;Dudek, L&lt;/author&gt;&lt;author&gt;Ewig, R&lt;/author&gt;&lt;author&gt;Gates, D&lt;/author&gt;&lt;/authors&gt;&lt;/contributors&gt;&lt;titles&gt;&lt;title&gt;Exploration of spherical torus physics in the NSTX device&lt;/title&gt;&lt;secondary-title&gt;Nuclear Fusion&lt;/secondary-title&gt;&lt;/titles&gt;&lt;periodical&gt;&lt;full-title&gt;Nuclear Fusion&lt;/full-title&gt;&lt;/periodical&gt;&lt;pages&gt;557&lt;/pages&gt;&lt;volume&gt;40&lt;/volume&gt;&lt;number&gt;3Y&lt;/number&gt;&lt;dates&gt;&lt;year&gt;2000&lt;/year&gt;&lt;/dates&gt;&lt;isbn&gt;0029-5515&lt;/isbn&gt;&lt;urls&gt;&lt;/urls&gt;&lt;/record&gt;&lt;/Cite&gt;&lt;/EndNote&gt;</w:instrText>
      </w:r>
      <w:r w:rsidR="00A604C8" w:rsidRPr="00A604C8">
        <w:fldChar w:fldCharType="separate"/>
      </w:r>
      <w:r w:rsidR="00A604C8">
        <w:rPr>
          <w:noProof/>
        </w:rPr>
        <w:t>[</w:t>
      </w:r>
      <w:hyperlink w:anchor="_ENREF_3" w:tooltip="Ono, 2000 #2390" w:history="1">
        <w:r w:rsidR="00B8550B" w:rsidRPr="00B8550B">
          <w:rPr>
            <w:rStyle w:val="Hyperlink"/>
          </w:rPr>
          <w:t>3</w:t>
        </w:r>
      </w:hyperlink>
      <w:r w:rsidR="00A604C8">
        <w:rPr>
          <w:noProof/>
        </w:rPr>
        <w:t>]</w:t>
      </w:r>
      <w:r w:rsidR="00A604C8" w:rsidRPr="00A604C8">
        <w:fldChar w:fldCharType="end"/>
      </w:r>
      <w:r>
        <w:t>, electron</w:t>
      </w:r>
      <w:r>
        <w:rPr>
          <w:rFonts w:hint="eastAsia"/>
        </w:rPr>
        <w:t xml:space="preserve"> </w:t>
      </w:r>
      <w:r>
        <w:t>thermal transport has been observed to exceed</w:t>
      </w:r>
      <w:r>
        <w:rPr>
          <w:rFonts w:hint="eastAsia"/>
        </w:rPr>
        <w:t xml:space="preserve"> the corresponding</w:t>
      </w:r>
      <w:r>
        <w:t xml:space="preserve"> neoclassical transport prediction by a significant margin</w:t>
      </w:r>
      <w:r>
        <w:fldChar w:fldCharType="begin"/>
      </w:r>
      <w:r w:rsidR="00A604C8">
        <w:instrText xml:space="preserve"> ADDIN EN.CITE &lt;EndNote&gt;&lt;Cite&gt;&lt;Author&gt;Kaye&lt;/Author&gt;&lt;Year&gt;2007&lt;/Year&gt;&lt;RecNum&gt;2391&lt;/RecNum&gt;&lt;DisplayText&gt;[4, 5]&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Ren&lt;/Author&gt;&lt;Year&gt;2017&lt;/Year&gt;&lt;RecNum&gt;2392&lt;/RecNum&gt;&lt;record&gt;&lt;rec-number&gt;2392&lt;/rec-number&gt;&lt;foreign-keys&gt;&lt;key app="EN" db-id="f0atdtsz3wzwebesv0npwr9e520zx0xd0xpe" timestamp="1752553439"&gt;2392&lt;/key&gt;&lt;/foreign-keys&gt;&lt;ref-type name="Journal Article"&gt;17&lt;/ref-type&gt;&lt;contributors&gt;&lt;authors&gt;&lt;author&gt;Ren, Y&lt;/author&gt;&lt;author&gt;Belova, E&lt;/author&gt;&lt;author&gt;Gorelenkov, N&lt;/author&gt;&lt;author&gt;Guttenfelder, W&lt;/author&gt;&lt;author&gt;Kaye, SM&lt;/author&gt;&lt;author&gt;Mazzucato, E&lt;/author&gt;&lt;author&gt;Peterson, JL&lt;/author&gt;&lt;author&gt;Smith, DR&lt;/author&gt;&lt;author&gt;Stutman, D&lt;/author&gt;&lt;author&gt;Tritz, K&lt;/author&gt;&lt;/authors&gt;&lt;/contributors&gt;&lt;titles&gt;&lt;title&gt;Recent progress in understanding electron thermal transport in NSTX&lt;/title&gt;&lt;secondary-title&gt;Nuclear Fusion&lt;/secondary-title&gt;&lt;/titles&gt;&lt;periodical&gt;&lt;full-title&gt;Nuclear Fusion&lt;/full-title&gt;&lt;/periodical&gt;&lt;pages&gt;072002&lt;/pages&gt;&lt;volume&gt;57&lt;/volume&gt;&lt;number&gt;7&lt;/number&gt;&lt;dates&gt;&lt;year&gt;2017&lt;/year&gt;&lt;/dates&gt;&lt;isbn&gt;0029-5515&lt;/isbn&gt;&lt;urls&gt;&lt;/urls&gt;&lt;/record&gt;&lt;/Cite&gt;&lt;/EndNote&gt;</w:instrText>
      </w:r>
      <w:r>
        <w:fldChar w:fldCharType="separate"/>
      </w:r>
      <w:r w:rsidR="00A604C8">
        <w:rPr>
          <w:noProof/>
        </w:rPr>
        <w:t>[</w:t>
      </w:r>
      <w:hyperlink w:anchor="_ENREF_4" w:tooltip="Kaye, 2007 #2391" w:history="1">
        <w:r w:rsidR="00B8550B" w:rsidRPr="00B8550B">
          <w:rPr>
            <w:rStyle w:val="Hyperlink"/>
          </w:rPr>
          <w:t>4</w:t>
        </w:r>
      </w:hyperlink>
      <w:r w:rsidR="00A604C8">
        <w:rPr>
          <w:noProof/>
        </w:rPr>
        <w:t xml:space="preserve">, </w:t>
      </w:r>
      <w:hyperlink w:anchor="_ENREF_5" w:tooltip="Ren, 2017 #2392" w:history="1">
        <w:r w:rsidR="00B8550B" w:rsidRPr="00B8550B">
          <w:rPr>
            <w:rStyle w:val="Hyperlink"/>
          </w:rPr>
          <w:t>5</w:t>
        </w:r>
      </w:hyperlink>
      <w:r w:rsidR="00A604C8">
        <w:rPr>
          <w:noProof/>
        </w:rPr>
        <w:t>]</w:t>
      </w:r>
      <w:r>
        <w:fldChar w:fldCharType="end"/>
      </w:r>
      <w:r>
        <w:rPr>
          <w:rFonts w:hint="eastAsia"/>
        </w:rPr>
        <w:t>,</w:t>
      </w:r>
      <w:r>
        <w:t xml:space="preserve"> while ion thermal transport is at the neoclassical level</w:t>
      </w:r>
      <w:r w:rsidRPr="005732BF">
        <w:t>.</w:t>
      </w:r>
      <w:r>
        <w:t xml:space="preserve"> This elevated </w:t>
      </w:r>
      <w:r>
        <w:rPr>
          <w:rFonts w:hint="eastAsia"/>
        </w:rPr>
        <w:t xml:space="preserve">electron thermal </w:t>
      </w:r>
      <w:r>
        <w:t xml:space="preserve">transport can lead to </w:t>
      </w:r>
      <w:r>
        <w:rPr>
          <w:rFonts w:hint="eastAsia"/>
        </w:rPr>
        <w:t xml:space="preserve">a </w:t>
      </w:r>
      <w:r>
        <w:t>substantial thermal los</w:t>
      </w:r>
      <w:r>
        <w:rPr>
          <w:rFonts w:hint="eastAsia"/>
        </w:rPr>
        <w:t>s and</w:t>
      </w:r>
      <w:r>
        <w:t xml:space="preserve"> degrad</w:t>
      </w:r>
      <w:r>
        <w:rPr>
          <w:rFonts w:hint="eastAsia"/>
        </w:rPr>
        <w:t>ed</w:t>
      </w:r>
      <w:r>
        <w:t xml:space="preserve"> </w:t>
      </w:r>
      <w:r>
        <w:rPr>
          <w:rFonts w:hint="eastAsia"/>
        </w:rPr>
        <w:t>energy</w:t>
      </w:r>
      <w:r>
        <w:t xml:space="preserve"> confinement</w:t>
      </w:r>
      <w:r w:rsidRPr="00E14929">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 </w:instrText>
      </w:r>
      <w:r w:rsidR="00A604C8">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DATA </w:instrText>
      </w:r>
      <w:r w:rsidR="00A604C8">
        <w:fldChar w:fldCharType="end"/>
      </w:r>
      <w:r w:rsidRPr="00E14929">
        <w:fldChar w:fldCharType="separate"/>
      </w:r>
      <w:r w:rsidR="00A604C8">
        <w:rPr>
          <w:noProof/>
        </w:rPr>
        <w:t>[</w:t>
      </w:r>
      <w:hyperlink w:anchor="_ENREF_6" w:tooltip="Yu, 2021 #2388" w:history="1">
        <w:r w:rsidR="00B8550B" w:rsidRPr="00B8550B">
          <w:rPr>
            <w:rStyle w:val="Hyperlink"/>
          </w:rPr>
          <w:t>6</w:t>
        </w:r>
      </w:hyperlink>
      <w:r w:rsidR="00A604C8">
        <w:rPr>
          <w:noProof/>
        </w:rPr>
        <w:t xml:space="preserve">, </w:t>
      </w:r>
      <w:hyperlink w:anchor="_ENREF_7" w:tooltip="Yu, 2024 #2387" w:history="1">
        <w:r w:rsidR="00B8550B" w:rsidRPr="00B8550B">
          <w:rPr>
            <w:rStyle w:val="Hyperlink"/>
          </w:rPr>
          <w:t>7</w:t>
        </w:r>
      </w:hyperlink>
      <w:r w:rsidR="00A604C8">
        <w:rPr>
          <w:noProof/>
        </w:rPr>
        <w:t>]</w:t>
      </w:r>
      <w:r w:rsidRPr="00E14929">
        <w:fldChar w:fldCharType="end"/>
      </w:r>
      <w:r w:rsidRPr="00E14929">
        <w:t>.</w:t>
      </w:r>
      <w:r>
        <w:t xml:space="preserve"> Consequently, understanding and controlling electron </w:t>
      </w:r>
      <w:r>
        <w:rPr>
          <w:rFonts w:hint="eastAsia"/>
        </w:rPr>
        <w:t>thermal transport</w:t>
      </w:r>
      <w:r>
        <w:t xml:space="preserve"> is critical for predicting and optimizing confinement of future magnetic confinement devices with dominant electron heating. Electrons-scale turbulence has been considered as a major candidate in driving electron thermal transport</w:t>
      </w:r>
      <w:r w:rsidRPr="00203E55">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 </w:instrText>
      </w:r>
      <w:r w:rsidR="00A604C8">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DATA </w:instrText>
      </w:r>
      <w:r w:rsidR="00A604C8">
        <w:fldChar w:fldCharType="end"/>
      </w:r>
      <w:r w:rsidRPr="00203E55">
        <w:fldChar w:fldCharType="separate"/>
      </w:r>
      <w:r w:rsidR="00A604C8">
        <w:rPr>
          <w:noProof/>
        </w:rPr>
        <w:t>[</w:t>
      </w:r>
      <w:hyperlink w:anchor="_ENREF_5" w:tooltip="Ren, 2017 #2392" w:history="1">
        <w:r w:rsidR="00B8550B" w:rsidRPr="00B8550B">
          <w:rPr>
            <w:rStyle w:val="Hyperlink"/>
          </w:rPr>
          <w:t>5</w:t>
        </w:r>
      </w:hyperlink>
      <w:r w:rsidR="00A604C8">
        <w:rPr>
          <w:noProof/>
        </w:rPr>
        <w:t xml:space="preserve">, </w:t>
      </w:r>
      <w:hyperlink w:anchor="_ENREF_8" w:tooltip="Jenko, 2000 #2393" w:history="1">
        <w:r w:rsidR="00B8550B" w:rsidRPr="00B8550B">
          <w:rPr>
            <w:rStyle w:val="Hyperlink"/>
          </w:rPr>
          <w:t>8</w:t>
        </w:r>
      </w:hyperlink>
      <w:r w:rsidR="00A604C8">
        <w:rPr>
          <w:noProof/>
        </w:rPr>
        <w:t xml:space="preserve">, </w:t>
      </w:r>
      <w:hyperlink w:anchor="_ENREF_9" w:tooltip="Dorland, 2000 #2394" w:history="1">
        <w:r w:rsidR="00B8550B" w:rsidRPr="00B8550B">
          <w:rPr>
            <w:rStyle w:val="Hyperlink"/>
          </w:rPr>
          <w:t>9</w:t>
        </w:r>
      </w:hyperlink>
      <w:r w:rsidR="00A604C8">
        <w:rPr>
          <w:noProof/>
        </w:rPr>
        <w:t>]</w:t>
      </w:r>
      <w:r w:rsidRPr="00203E55">
        <w:fldChar w:fldCharType="end"/>
      </w:r>
      <w:r>
        <w:rPr>
          <w:rFonts w:hint="eastAsia"/>
        </w:rPr>
        <w:t xml:space="preserve">. </w:t>
      </w:r>
      <w:r>
        <w:t>The NSTX-U device</w:t>
      </w:r>
      <w:r w:rsidR="00A604C8" w:rsidRPr="00A604C8">
        <w:fldChar w:fldCharType="begin"/>
      </w:r>
      <w:r w:rsidR="00A604C8">
        <w:instrText xml:space="preserve"> ADDIN EN.CITE &lt;EndNote&gt;&lt;Cite&gt;&lt;Author&gt;Menard&lt;/Author&gt;&lt;Year&gt;2011&lt;/Year&gt;&lt;RecNum&gt;2396&lt;/RecNum&gt;&lt;DisplayText&gt;[10]&lt;/DisplayText&gt;&lt;record&gt;&lt;rec-number&gt;2396&lt;/rec-number&gt;&lt;foreign-keys&gt;&lt;key app="EN" db-id="f0atdtsz3wzwebesv0npwr9e520zx0xd0xpe" timestamp="1752555662"&gt;2396&lt;/key&gt;&lt;/foreign-keys&gt;&lt;ref-type name="Journal Article"&gt;17&lt;/ref-type&gt;&lt;contributors&gt;&lt;authors&gt;&lt;author&gt;Menard, JE&lt;/author&gt;&lt;author&gt;Bromberg, L&lt;/author&gt;&lt;author&gt;Brown, T&lt;/author&gt;&lt;author&gt;Burgess, T&lt;/author&gt;&lt;author&gt;Dix, D&lt;/author&gt;&lt;author&gt;El-Guebaly, L&lt;/author&gt;&lt;author&gt;Gerrity, T&lt;/author&gt;&lt;author&gt;Goldston, Robert James&lt;/author&gt;&lt;author&gt;Hawryluk, RJ&lt;/author&gt;&lt;author&gt;Kastner, R&lt;/author&gt;&lt;/authors&gt;&lt;/contributors&gt;&lt;titles&gt;&lt;title&gt;Prospects for pilot plants based on the tokamak, spherical tokamak and stellarator&lt;/title&gt;&lt;secondary-title&gt;Nuclear Fusion&lt;/secondary-title&gt;&lt;/titles&gt;&lt;periodical&gt;&lt;full-title&gt;Nuclear Fusion&lt;/full-title&gt;&lt;/periodical&gt;&lt;pages&gt;103014&lt;/pages&gt;&lt;volume&gt;51&lt;/volume&gt;&lt;number&gt;10&lt;/number&gt;&lt;dates&gt;&lt;year&gt;2011&lt;/year&gt;&lt;/dates&gt;&lt;isbn&gt;0029-5515&lt;/isbn&gt;&lt;urls&gt;&lt;/urls&gt;&lt;/record&gt;&lt;/Cite&gt;&lt;/EndNote&gt;</w:instrText>
      </w:r>
      <w:r w:rsidR="00A604C8" w:rsidRPr="00A604C8">
        <w:fldChar w:fldCharType="separate"/>
      </w:r>
      <w:r w:rsidR="00A604C8">
        <w:rPr>
          <w:noProof/>
        </w:rPr>
        <w:t>[</w:t>
      </w:r>
      <w:hyperlink w:anchor="_ENREF_10" w:tooltip="Menard, 2011 #2396" w:history="1">
        <w:r w:rsidR="00B8550B" w:rsidRPr="00B8550B">
          <w:rPr>
            <w:rStyle w:val="Hyperlink"/>
          </w:rPr>
          <w:t>10</w:t>
        </w:r>
      </w:hyperlink>
      <w:r w:rsidR="00A604C8">
        <w:rPr>
          <w:noProof/>
        </w:rPr>
        <w:t>]</w:t>
      </w:r>
      <w:r w:rsidR="00A604C8" w:rsidRPr="00A604C8">
        <w:fldChar w:fldCharType="end"/>
      </w:r>
      <w:r w:rsidRPr="005732BF">
        <w:t>,</w:t>
      </w:r>
      <w:r>
        <w:t xml:space="preserve"> with its distinctive high-beta and low-collisionality condition, provides an ideal platform for investigating electron-scale turbulence</w:t>
      </w:r>
      <w:r>
        <w:rPr>
          <w:rFonts w:hint="eastAsia"/>
        </w:rPr>
        <w:t>, where</w:t>
      </w:r>
      <w:r>
        <w:t xml:space="preserve"> turbulence characteristics vary with essential parameters such as collisionality, the q-profile, and E × B shear, aiming to identify the mechanisms that govern the Spherical Tokamak (ST ) energy confinement scaling</w:t>
      </w:r>
      <w:r w:rsidRPr="009A7A33">
        <w:fldChar w:fldCharType="begin"/>
      </w:r>
      <w:r w:rsidR="00A604C8">
        <w:instrText xml:space="preserve"> ADDIN EN.CITE &lt;EndNote&gt;&lt;Cite&gt;&lt;Author&gt;Kaye&lt;/Author&gt;&lt;Year&gt;2007&lt;/Year&gt;&lt;RecNum&gt;2391&lt;/RecNum&gt;&lt;DisplayText&gt;[4, 11]&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Valovič&lt;/Author&gt;&lt;Year&gt;2011&lt;/Year&gt;&lt;RecNum&gt;2398&lt;/RecNum&gt;&lt;record&gt;&lt;rec-number&gt;2398&lt;/rec-number&gt;&lt;foreign-keys&gt;&lt;key app="EN" db-id="f0atdtsz3wzwebesv0npwr9e520zx0xd0xpe" timestamp="1752555963"&gt;2398&lt;/key&gt;&lt;/foreign-keys&gt;&lt;ref-type name="Journal Article"&gt;17&lt;/ref-type&gt;&lt;contributors&gt;&lt;authors&gt;&lt;author&gt;Valovič, M&lt;/author&gt;&lt;author&gt;Akers, R&lt;/author&gt;&lt;author&gt;De Bock, M&lt;/author&gt;&lt;author&gt;McCone, J&lt;/author&gt;&lt;author&gt;Garzotti, L&lt;/author&gt;&lt;author&gt;Michael, Clive&lt;/author&gt;&lt;author&gt;Naylor, G&lt;/author&gt;&lt;author&gt;Patel, A&lt;/author&gt;&lt;author&gt;Roach, CM&lt;/author&gt;&lt;author&gt;Scannell, R&lt;/author&gt;&lt;/authors&gt;&lt;/contributors&gt;&lt;titles&gt;&lt;title&gt;Collisionality and safety factor scalings of H-mode energy transport in the MAST spherical tokamak&lt;/title&gt;&lt;secondary-title&gt;Nuclear Fusion&lt;/secondary-title&gt;&lt;/titles&gt;&lt;periodical&gt;&lt;full-title&gt;Nuclear Fusion&lt;/full-title&gt;&lt;/periodical&gt;&lt;pages&gt;073045&lt;/pages&gt;&lt;volume&gt;51&lt;/volume&gt;&lt;number&gt;7&lt;/number&gt;&lt;dates&gt;&lt;year&gt;2011&lt;/year&gt;&lt;/dates&gt;&lt;isbn&gt;0029-5515&lt;/isbn&gt;&lt;urls&gt;&lt;/urls&gt;&lt;/record&gt;&lt;/Cite&gt;&lt;/EndNote&gt;</w:instrText>
      </w:r>
      <w:r w:rsidRPr="009A7A33">
        <w:fldChar w:fldCharType="separate"/>
      </w:r>
      <w:r w:rsidR="00A604C8">
        <w:rPr>
          <w:noProof/>
        </w:rPr>
        <w:t>[</w:t>
      </w:r>
      <w:hyperlink w:anchor="_ENREF_4" w:tooltip="Kaye, 2007 #2391" w:history="1">
        <w:r w:rsidR="00B8550B" w:rsidRPr="00B8550B">
          <w:rPr>
            <w:rStyle w:val="Hyperlink"/>
          </w:rPr>
          <w:t>4</w:t>
        </w:r>
      </w:hyperlink>
      <w:r w:rsidR="00A604C8">
        <w:rPr>
          <w:noProof/>
        </w:rPr>
        <w:t xml:space="preserve">, </w:t>
      </w:r>
      <w:hyperlink w:anchor="_ENREF_11" w:tooltip="Valovič, 2011 #2398" w:history="1">
        <w:r w:rsidR="00B8550B" w:rsidRPr="00B8550B">
          <w:rPr>
            <w:rStyle w:val="Hyperlink"/>
          </w:rPr>
          <w:t>11</w:t>
        </w:r>
      </w:hyperlink>
      <w:r w:rsidR="00A604C8">
        <w:rPr>
          <w:noProof/>
        </w:rPr>
        <w:t>]</w:t>
      </w:r>
      <w:r w:rsidRPr="009A7A33">
        <w:fldChar w:fldCharType="end"/>
      </w:r>
      <w:r>
        <w:t xml:space="preserve">. </w:t>
      </w:r>
      <w:r w:rsidR="00903011">
        <w:t xml:space="preserve"> </w:t>
      </w:r>
    </w:p>
    <w:p w14:paraId="1E7759A2" w14:textId="1550F645" w:rsidR="00B91178" w:rsidRPr="008B65C0" w:rsidRDefault="00087E2C" w:rsidP="00315098">
      <w:pPr>
        <w:jc w:val="both"/>
      </w:pPr>
      <w:r>
        <w:t>An essential diagnostics system in this investigation is the 693 GHz, 8-channel millimeter-wave poloidal scattering system</w:t>
      </w:r>
      <w:r w:rsidR="00A604C8" w:rsidRP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 </w:instrText>
      </w:r>
      <w:r w:rsid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12" w:tooltip="Domier, 2022 #2354" w:history="1">
        <w:r w:rsidR="00B8550B" w:rsidRPr="00B8550B">
          <w:rPr>
            <w:rStyle w:val="Hyperlink"/>
          </w:rPr>
          <w:t>12-14</w:t>
        </w:r>
      </w:hyperlink>
      <w:r w:rsidR="00A604C8">
        <w:rPr>
          <w:noProof/>
        </w:rPr>
        <w:t>]</w:t>
      </w:r>
      <w:r w:rsidR="00A604C8" w:rsidRPr="00A604C8">
        <w:fldChar w:fldCharType="end"/>
      </w:r>
      <w:r w:rsidR="005732BF">
        <w:rPr>
          <w:rFonts w:hint="eastAsia"/>
        </w:rPr>
        <w:t xml:space="preserve"> </w:t>
      </w:r>
      <w:r w:rsidRPr="005732BF">
        <w:t>,</w:t>
      </w:r>
      <w:r>
        <w:t xml:space="preserve"> which will measure electron-</w:t>
      </w:r>
      <w:bookmarkStart w:id="3" w:name="_GoBack"/>
      <w:r>
        <w:t xml:space="preserve">scale </w:t>
      </w:r>
      <w:bookmarkEnd w:id="3"/>
      <w:r>
        <w:t>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xml:space="preserve">. </w:t>
      </w:r>
      <w:bookmarkStart w:id="4" w:name="_Hlk209917130"/>
      <w:r>
        <w:t>This capability enables comprehensive coverage of the predicted electron temperature gradient (ETG)</w:t>
      </w:r>
      <w:r w:rsidR="00A604C8" w:rsidRPr="00A604C8">
        <w:fldChar w:fldCharType="begin"/>
      </w:r>
      <w:r w:rsidR="00A604C8">
        <w:instrText xml:space="preserve"> ADDIN EN.CITE &lt;EndNote&gt;&lt;Cite&gt;&lt;Author&gt;Sun&lt;/Author&gt;&lt;Year&gt;2024&lt;/Year&gt;&lt;RecNum&gt;2364&lt;/RecNum&gt;&lt;DisplayText&gt;[15]&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A604C8" w:rsidRPr="00A604C8">
        <w:fldChar w:fldCharType="separate"/>
      </w:r>
      <w:r w:rsidR="00A604C8">
        <w:rPr>
          <w:noProof/>
        </w:rPr>
        <w:t>[</w:t>
      </w:r>
      <w:hyperlink w:anchor="_ENREF_15" w:tooltip="Sun, 2024 #2364" w:history="1">
        <w:r w:rsidR="00B8550B" w:rsidRPr="00B8550B">
          <w:rPr>
            <w:rStyle w:val="Hyperlink"/>
          </w:rPr>
          <w:t>15</w:t>
        </w:r>
      </w:hyperlink>
      <w:r w:rsidR="00A604C8">
        <w:rPr>
          <w:noProof/>
        </w:rPr>
        <w:t>]</w:t>
      </w:r>
      <w:r w:rsidR="00A604C8" w:rsidRPr="00A604C8">
        <w:fldChar w:fldCharType="end"/>
      </w:r>
      <w:r>
        <w:t xml:space="preserve"> and other </w:t>
      </w:r>
      <w:r>
        <w:lastRenderedPageBreak/>
        <w:t>electron-scale turbulence spectra.</w:t>
      </w:r>
      <w:r w:rsidR="005541EC">
        <w:rPr>
          <w:rFonts w:eastAsia="Calibri" w:hint="eastAsia"/>
        </w:rPr>
        <w:t xml:space="preserve"> </w:t>
      </w:r>
      <w:r w:rsidR="005541EC" w:rsidRPr="0080372B">
        <w:rPr>
          <w:rFonts w:eastAsia="Calibri"/>
        </w:rPr>
        <w:t>Compared to millimeter-wave diagnostics</w:t>
      </w:r>
      <w:r w:rsidR="00A604C8" w:rsidRPr="0080372B">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rsidRPr="0080372B">
        <w:instrText xml:space="preserve"> ADDIN EN.CITE </w:instrText>
      </w:r>
      <w:r w:rsidR="00A604C8" w:rsidRPr="0080372B">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rsidRPr="0080372B">
        <w:instrText xml:space="preserve"> ADDIN EN.CITE.DATA </w:instrText>
      </w:r>
      <w:r w:rsidR="00A604C8" w:rsidRPr="0080372B">
        <w:fldChar w:fldCharType="end"/>
      </w:r>
      <w:r w:rsidR="00A604C8" w:rsidRPr="0080372B">
        <w:fldChar w:fldCharType="separate"/>
      </w:r>
      <w:r w:rsidR="00A604C8" w:rsidRPr="0080372B">
        <w:rPr>
          <w:noProof/>
        </w:rPr>
        <w:t>[</w:t>
      </w:r>
      <w:hyperlink w:anchor="_ENREF_16" w:tooltip="Li, 2021 #2371" w:history="1">
        <w:r w:rsidR="00B8550B" w:rsidRPr="0080372B">
          <w:rPr>
            <w:rStyle w:val="Hyperlink"/>
            <w:color w:val="auto"/>
          </w:rPr>
          <w:t>16-23</w:t>
        </w:r>
      </w:hyperlink>
      <w:r w:rsidR="00A604C8" w:rsidRPr="0080372B">
        <w:rPr>
          <w:noProof/>
        </w:rPr>
        <w:t>]</w:t>
      </w:r>
      <w:r w:rsidR="00A604C8" w:rsidRPr="0080372B">
        <w:fldChar w:fldCharType="end"/>
      </w:r>
      <w:r w:rsidR="00597341" w:rsidRPr="0080372B">
        <w:t xml:space="preserve"> such as the 270 GHz high-k scattering system[</w:t>
      </w:r>
      <w:hyperlink w:anchor="_ENREF_24" w:tooltip="Sun, 2025 #2412" w:history="1">
        <w:r w:rsidR="00597341" w:rsidRPr="0080372B">
          <w:rPr>
            <w:rStyle w:val="Hyperlink"/>
            <w:color w:val="auto"/>
          </w:rPr>
          <w:t>24</w:t>
        </w:r>
      </w:hyperlink>
      <w:r w:rsidR="00597341" w:rsidRPr="0080372B">
        <w:rPr>
          <w:rStyle w:val="Hyperlink"/>
          <w:color w:val="auto"/>
        </w:rPr>
        <w:t>]</w:t>
      </w:r>
      <w:r w:rsidR="00597341" w:rsidRPr="0080372B">
        <w:t>, which benefits from a compact source, stable power, and ease of maintenance</w:t>
      </w:r>
      <w:r w:rsidR="005541EC" w:rsidRPr="0080372B">
        <w:rPr>
          <w:rFonts w:eastAsia="Calibri"/>
        </w:rPr>
        <w:t xml:space="preserve">, laser-aided diagnostics provide enhanced spatial resolution and </w:t>
      </w:r>
      <w:r w:rsidR="005541EC" w:rsidRPr="0080372B">
        <w:rPr>
          <w:rFonts w:eastAsia="Calibri" w:hint="eastAsia"/>
        </w:rPr>
        <w:t>wider</w:t>
      </w:r>
      <w:r w:rsidR="005541EC" w:rsidRPr="0080372B">
        <w:rPr>
          <w:rFonts w:eastAsia="Calibri"/>
        </w:rPr>
        <w:t xml:space="preserve"> wavenumber </w:t>
      </w:r>
      <w:r w:rsidR="004C552C" w:rsidRPr="0080372B">
        <w:rPr>
          <w:rFonts w:eastAsia="Calibri"/>
        </w:rPr>
        <w:t>range</w:t>
      </w:r>
      <w:r w:rsidR="00315098" w:rsidRPr="0080372B">
        <w:rPr>
          <w:rFonts w:eastAsia="Calibri"/>
        </w:rPr>
        <w:t xml:space="preserve"> and also </w:t>
      </w:r>
      <w:r w:rsidR="00315098" w:rsidRPr="0080372B">
        <w:t xml:space="preserve">simplifying optical alignment duo to low refractive effect </w:t>
      </w:r>
      <w:r w:rsidR="0050045C" w:rsidRPr="0080372B">
        <w:fldChar w:fldCharType="begin">
          <w:fldData xml:space="preserve">PEVuZE5vdGU+PENpdGU+PEF1dGhvcj5TdW48L0F1dGhvcj48WWVhcj4yMDI1PC9ZZWFyPjxSZWNO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</w:fldData>
        </w:fldChar>
      </w:r>
      <w:r w:rsidR="0050045C" w:rsidRPr="0080372B">
        <w:instrText xml:space="preserve"> ADDIN EN.CITE </w:instrText>
      </w:r>
      <w:r w:rsidR="0050045C" w:rsidRPr="0080372B">
        <w:fldChar w:fldCharType="begin">
          <w:fldData xml:space="preserve">PEVuZE5vdGU+PENpdGU+PEF1dGhvcj5TdW48L0F1dGhvcj48WWVhcj4yMDI1PC9ZZWFyPjxSZWNO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</w:fldData>
        </w:fldChar>
      </w:r>
      <w:r w:rsidR="0050045C" w:rsidRPr="0080372B">
        <w:instrText xml:space="preserve"> ADDIN EN.CITE.DATA </w:instrText>
      </w:r>
      <w:r w:rsidR="0050045C" w:rsidRPr="0080372B">
        <w:fldChar w:fldCharType="end"/>
      </w:r>
      <w:r w:rsidR="0050045C" w:rsidRPr="0080372B">
        <w:fldChar w:fldCharType="separate"/>
      </w:r>
      <w:r w:rsidR="0050045C" w:rsidRPr="0080372B">
        <w:rPr>
          <w:noProof/>
        </w:rPr>
        <w:t>[</w:t>
      </w:r>
      <w:hyperlink w:anchor="_ENREF_24" w:tooltip="Sun, 2025 #2412" w:history="1">
        <w:r w:rsidR="00B8550B" w:rsidRPr="0080372B">
          <w:rPr>
            <w:rStyle w:val="Hyperlink"/>
            <w:color w:val="auto"/>
          </w:rPr>
          <w:t>24</w:t>
        </w:r>
      </w:hyperlink>
      <w:r w:rsidR="0050045C" w:rsidRPr="0080372B">
        <w:rPr>
          <w:noProof/>
        </w:rPr>
        <w:t xml:space="preserve">, </w:t>
      </w:r>
      <w:hyperlink w:anchor="_ENREF_25" w:tooltip="Smith, 2004 #2414" w:history="1">
        <w:r w:rsidR="00B8550B" w:rsidRPr="0080372B">
          <w:rPr>
            <w:rStyle w:val="Hyperlink"/>
            <w:color w:val="auto"/>
          </w:rPr>
          <w:t>25</w:t>
        </w:r>
      </w:hyperlink>
      <w:r w:rsidR="0050045C" w:rsidRPr="0080372B">
        <w:rPr>
          <w:noProof/>
        </w:rPr>
        <w:t>]</w:t>
      </w:r>
      <w:r w:rsidR="0050045C" w:rsidRPr="0080372B">
        <w:fldChar w:fldCharType="end"/>
      </w:r>
      <w:r w:rsidR="005541EC" w:rsidRPr="0080372B">
        <w:rPr>
          <w:rFonts w:eastAsia="Calibri"/>
        </w:rPr>
        <w:t>.</w:t>
      </w:r>
      <w:r w:rsidR="005541EC" w:rsidRPr="0080372B">
        <w:rPr>
          <w:rFonts w:eastAsia="Calibri" w:hint="eastAsia"/>
        </w:rPr>
        <w:t xml:space="preserve"> </w:t>
      </w:r>
      <w:bookmarkStart w:id="5" w:name="_Hlk209913514"/>
      <w:bookmarkEnd w:id="4"/>
      <w:r>
        <w:t>The system utilizes an optically pumped far-infrared (FIR) laser with formic acid (HCOOH) vapor serving as the gain medium. It is pumped by a 150 W CO₂ laser operating on the 9R20 line (</w:t>
      </w:r>
      <w:r w:rsidR="004B26E4">
        <w:t xml:space="preserve">wavelength = </w:t>
      </w:r>
      <w:r>
        <w:t>9.27 μm), which drives rotational transitions to generate the 693 GHz FIR signal</w:t>
      </w:r>
      <w:bookmarkEnd w:id="5"/>
      <w:r w:rsidR="00A604C8" w:rsidRPr="00A604C8">
        <w:fldChar w:fldCharType="begin"/>
      </w:r>
      <w:r w:rsidR="0050045C">
        <w:instrText xml:space="preserve"> ADDIN EN.CITE &lt;EndNote&gt;&lt;Cite&gt;&lt;Author&gt;Barchfeld&lt;/Author&gt;&lt;Year&gt;2017&lt;/Year&gt;&lt;RecNum&gt;2353&lt;/RecNum&gt;&lt;DisplayText&gt;[26]&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A604C8" w:rsidRPr="00A604C8">
        <w:fldChar w:fldCharType="separate"/>
      </w:r>
      <w:r w:rsidR="0050045C">
        <w:rPr>
          <w:noProof/>
        </w:rPr>
        <w:t>[</w:t>
      </w:r>
      <w:hyperlink w:anchor="_ENREF_26" w:tooltip="Barchfeld, 2017 #2353" w:history="1">
        <w:r w:rsidR="00B8550B" w:rsidRPr="00B8550B">
          <w:rPr>
            <w:rStyle w:val="Hyperlink"/>
          </w:rPr>
          <w:t>26</w:t>
        </w:r>
      </w:hyperlink>
      <w:r w:rsidR="0050045C">
        <w:rPr>
          <w:noProof/>
        </w:rPr>
        <w:t>]</w:t>
      </w:r>
      <w:r w:rsidR="00A604C8" w:rsidRPr="00A604C8">
        <w:fldChar w:fldCharType="end"/>
      </w:r>
      <w:r>
        <w:t xml:space="preserve">.The output beam is coupled into a waveguide and directed to the launch optics, where adjustable mirrors allow precise beam steering for various measurement configurations. </w:t>
      </w:r>
      <w:r w:rsidR="00C51FD6" w:rsidRPr="00C51FD6">
        <w:t>Compared to millimeter-wave diagnostics</w:t>
      </w:r>
      <w:r w:rsidR="00A604C8" w:rsidRPr="00A604C8">
        <w:fldChar w:fldCharType="begin">
          <w:fldData xml:space="preserve">PEVuZE5vdGU+PENpdGU+PEF1dGhvcj5Eb21pZXI8L0F1dGhvcj48WWVhcj4yMDIyPC9ZZWFyPjxS
ZWNOdW0+MjM3MzwvUmVjTnVtPjxEaXNwbGF5VGV4dD5bMjctMzB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50045C">
        <w:instrText xml:space="preserve"> ADDIN EN.CITE </w:instrText>
      </w:r>
      <w:r w:rsidR="0050045C">
        <w:fldChar w:fldCharType="begin">
          <w:fldData xml:space="preserve">PEVuZE5vdGU+PENpdGU+PEF1dGhvcj5Eb21pZXI8L0F1dGhvcj48WWVhcj4yMDIyPC9ZZWFyPjxS
ZWNOdW0+MjM3MzwvUmVjTnVtPjxEaXNwbGF5VGV4dD5bMjctMzB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50045C">
        <w:instrText xml:space="preserve"> ADDIN EN.CITE.DATA </w:instrText>
      </w:r>
      <w:r w:rsidR="0050045C">
        <w:fldChar w:fldCharType="end"/>
      </w:r>
      <w:r w:rsidR="00A604C8" w:rsidRPr="00A604C8">
        <w:fldChar w:fldCharType="separate"/>
      </w:r>
      <w:r w:rsidR="0050045C">
        <w:rPr>
          <w:noProof/>
        </w:rPr>
        <w:t>[</w:t>
      </w:r>
      <w:hyperlink w:anchor="_ENREF_27" w:tooltip="Domier, 2022 #2373" w:history="1">
        <w:r w:rsidR="00B8550B" w:rsidRPr="00B8550B">
          <w:rPr>
            <w:rStyle w:val="Hyperlink"/>
          </w:rPr>
          <w:t>27-30</w:t>
        </w:r>
      </w:hyperlink>
      <w:r w:rsidR="0050045C">
        <w:rPr>
          <w:noProof/>
        </w:rPr>
        <w:t>]</w:t>
      </w:r>
      <w:r w:rsidR="00A604C8" w:rsidRPr="00A604C8">
        <w:fldChar w:fldCharType="end"/>
      </w:r>
      <w:r w:rsidR="00C51FD6" w:rsidRPr="00DC23EE">
        <w:t>,</w:t>
      </w:r>
      <w:r w:rsidR="00C51FD6" w:rsidRPr="00C51FD6">
        <w:t xml:space="preserve"> laser-aided diagnostics involve more complex optical systems, necessitating finer adjustments and stricter maintenance requirements</w:t>
      </w:r>
      <w:r w:rsidR="00A604C8" w:rsidRPr="00A604C8">
        <w:fldChar w:fldCharType="begin"/>
      </w:r>
      <w:r w:rsidR="0050045C">
        <w:instrText xml:space="preserve"> ADDIN EN.CITE &lt;EndNote&gt;&lt;Cite&gt;&lt;Author&gt;Xiong&lt;/Author&gt;&lt;Year&gt;2014&lt;/Year&gt;&lt;RecNum&gt;2389&lt;/RecNum&gt;&lt;DisplayText&gt;[31]&lt;/DisplayText&gt;&lt;record&gt;&lt;rec-number&gt;2389&lt;/rec-number&gt;&lt;foreign-keys&gt;&lt;key app="EN" db-id="f0atdtsz3wzwebesv0npwr9e520zx0xd0xpe" timestamp="1752377010"&gt;2389&lt;/key&gt;&lt;/foreign-keys&gt;&lt;ref-type name="Journal Article"&gt;17&lt;/ref-type&gt;&lt;contributors&gt;&lt;authors&gt;&lt;author&gt;Xiong, C. Y.&lt;/author&gt;&lt;author&gt;Chen, J.&lt;/author&gt;&lt;author&gt;Li, Q.&lt;/author&gt;&lt;author&gt;Liu, Y.&lt;/author&gt;&lt;author&gt;Gao, L.&lt;/author&gt;&lt;/authors&gt;&lt;/contributors&gt;&lt;auth-address&gt;Huazhong Univ Sci &amp;amp; Technol, State Key Lab Adv Electromagnet Engn &amp;amp; Technol, Wuhan 430074, Peoples R China&lt;/auth-address&gt;&lt;titles&gt;&lt;title&gt;A real-time laser feedback control method for the three-wave laser source used in the polarimeter-interferometer diagnostic on Joint-TEXT tokamak&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85&lt;/volume&gt;&lt;number&gt;12&lt;/number&gt;&lt;dates&gt;&lt;year&gt;2014&lt;/year&gt;&lt;pub-dates&gt;&lt;date&gt;Dec&lt;/date&gt;&lt;/pub-dates&gt;&lt;/dates&gt;&lt;isbn&gt;0034-6748&lt;/isbn&gt;&lt;accession-num&gt;WOS:000347168500025&lt;/accession-num&gt;&lt;urls&gt;&lt;related-urls&gt;&lt;url&gt;&amp;lt;Go to ISI&amp;gt;://WOS:000347168500025&lt;/url&gt;&lt;/related-urls&gt;&lt;/urls&gt;&lt;electronic-resource-num&gt;Artn 123502&amp;#xD;10.1063/1.4902564&lt;/electronic-resource-num&gt;&lt;language&gt;English&lt;/language&gt;&lt;/record&gt;&lt;/Cite&gt;&lt;/EndNote&gt;</w:instrText>
      </w:r>
      <w:r w:rsidR="00A604C8" w:rsidRPr="00A604C8">
        <w:fldChar w:fldCharType="separate"/>
      </w:r>
      <w:r w:rsidR="0050045C">
        <w:rPr>
          <w:noProof/>
        </w:rPr>
        <w:t>[</w:t>
      </w:r>
      <w:hyperlink w:anchor="_ENREF_31" w:tooltip="Xiong, 2014 #2389" w:history="1">
        <w:r w:rsidR="00B8550B" w:rsidRPr="00B8550B">
          <w:rPr>
            <w:rStyle w:val="Hyperlink"/>
          </w:rPr>
          <w:t>31</w:t>
        </w:r>
      </w:hyperlink>
      <w:r w:rsidR="0050045C">
        <w:rPr>
          <w:noProof/>
        </w:rPr>
        <w:t>]</w:t>
      </w:r>
      <w:r w:rsidR="00A604C8" w:rsidRPr="00A604C8">
        <w:fldChar w:fldCharType="end"/>
      </w:r>
      <w:r w:rsidR="00C51FD6" w:rsidRPr="00C51FD6">
        <w:t>.</w:t>
      </w:r>
      <w:r w:rsidR="00C51FD6">
        <w:rPr>
          <w:rFonts w:hint="eastAsia"/>
        </w:rPr>
        <w:t xml:space="preserve"> </w:t>
      </w:r>
      <w:r>
        <w:t xml:space="preserve">Maintaining a high-quality Gaussian beam profile is </w:t>
      </w:r>
      <w:r w:rsidR="005541EC">
        <w:t xml:space="preserve">essentially required </w:t>
      </w:r>
      <w:r>
        <w:t>for efficient waveguide coupling</w:t>
      </w:r>
      <w:r w:rsidR="00A604C8" w:rsidRPr="00A604C8">
        <w:fldChar w:fldCharType="begin"/>
      </w:r>
      <w:r w:rsidR="0050045C">
        <w:instrText xml:space="preserve"> ADDIN EN.CITE &lt;EndNote&gt;&lt;Cite&gt;&lt;Author&gt;Perkins&lt;/Author&gt;&lt;Year&gt;2000&lt;/Year&gt;&lt;RecNum&gt;2376&lt;/RecNum&gt;&lt;DisplayText&gt;[32]&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fldChar w:fldCharType="separate"/>
      </w:r>
      <w:r w:rsidR="0050045C">
        <w:rPr>
          <w:noProof/>
        </w:rPr>
        <w:t>[</w:t>
      </w:r>
      <w:hyperlink w:anchor="_ENREF_32" w:tooltip="Perkins, 2000 #2376" w:history="1">
        <w:r w:rsidR="00B8550B" w:rsidRPr="00B8550B">
          <w:rPr>
            <w:rStyle w:val="Hyperlink"/>
          </w:rPr>
          <w:t>32</w:t>
        </w:r>
      </w:hyperlink>
      <w:r w:rsidR="0050045C">
        <w:rPr>
          <w:noProof/>
        </w:rPr>
        <w:t>]</w:t>
      </w:r>
      <w:r w:rsidR="00A604C8" w:rsidRPr="00A604C8">
        <w:fldChar w:fldCharType="end"/>
      </w:r>
      <w:r>
        <w:t xml:space="preserve">. This depends sensitively on the precise alignment of FIR cavity components, including perforated copper mirrors, mesh grids, and dielectric wafers. Even minor misalignments (as small as 0.1°) can significantly degrade the output beam quality. Additionally, heat from the CO₂ laser can alter the length of the FIR laser cavity, resulting in a </w:t>
      </w:r>
      <w:proofErr w:type="gramStart"/>
      <w:r>
        <w:t>drop in</w:t>
      </w:r>
      <w:proofErr w:type="gramEnd"/>
      <w:r>
        <w:t xml:space="preserve"> output power. This work addresses these challenges by developing a repeatable alignment methodology and identifying the key factors that govern beam patterns and power optimization in FIR systems.</w:t>
      </w:r>
    </w:p>
    <w:p w14:paraId="63B64EF3" w14:textId="319108AF" w:rsidR="00B91178" w:rsidRDefault="00087E2C">
      <w:pPr>
        <w:jc w:val="both"/>
      </w:pPr>
      <w:r>
        <w:t>This paper focuses on optimizing the performance of a 693 GHz far-infrared (FIR) laser through precision optics alignment and cavity length feedback control.</w:t>
      </w:r>
      <w:r w:rsidR="00CE23E0" w:rsidRPr="00CE23E0">
        <w:t xml:space="preserve"> </w:t>
      </w:r>
      <w:r w:rsidR="00CE23E0">
        <w:t>The beam quality of the FIR laser system, which is driven by a CO₂ pump laser, is important for high poloidal wavenumber scattering diagnostics.</w:t>
      </w:r>
      <w:r>
        <w:t xml:space="preserve"> Section 2 reviews the FIR laser setup, while Sec. 3 presents beam </w:t>
      </w:r>
      <w:r w:rsidR="009309AC">
        <w:t>profile</w:t>
      </w:r>
      <w:r>
        <w:t xml:space="preserve"> optimization by optics alignment. Sec</w:t>
      </w:r>
      <w:r w:rsidR="004E7D6E">
        <w:t>tion</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481BCEA6" w:rsidR="00B91178" w:rsidRDefault="00087E2C">
      <w:pPr>
        <w:ind w:firstLine="0"/>
        <w:rPr>
          <w:b/>
        </w:rPr>
      </w:pPr>
      <w:r>
        <w:rPr>
          <w:b/>
        </w:rPr>
        <w:t>II</w:t>
      </w:r>
      <w:r w:rsidR="00547C73">
        <w:rPr>
          <w:rFonts w:hint="eastAsia"/>
          <w:b/>
        </w:rPr>
        <w:t>.</w:t>
      </w:r>
      <w:r>
        <w:rPr>
          <w:b/>
        </w:rPr>
        <w:t xml:space="preserve"> </w:t>
      </w:r>
      <w:r w:rsidR="00547C73">
        <w:rPr>
          <w:b/>
        </w:rPr>
        <w:t>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8"/>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lastRenderedPageBreak/>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1CB4BA5F" w:rsidR="00B91178" w:rsidRDefault="00087E2C">
      <w:pPr>
        <w:jc w:val="both"/>
      </w:pPr>
      <w:r>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mixture (6:18:76 ratio). This discharge sustains a 40 mA plasma current that excites CO₂ molecules, producing infrared radiation through quantum cascade transitions</w:t>
      </w:r>
      <w:r w:rsidR="00A604C8" w:rsidRPr="00A604C8">
        <w:fldChar w:fldCharType="begin"/>
      </w:r>
      <w:r w:rsidR="0050045C">
        <w:instrText xml:space="preserve"> ADDIN EN.CITE &lt;EndNote&gt;&lt;Cite&gt;&lt;Author&gt;Jacobsson&lt;/Author&gt;&lt;Year&gt;1989&lt;/Year&gt;&lt;RecNum&gt;2377&lt;/RecNum&gt;&lt;DisplayText&gt;[33]&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50045C">
        <w:rPr>
          <w:noProof/>
        </w:rPr>
        <w:t>[</w:t>
      </w:r>
      <w:hyperlink w:anchor="_ENREF_33" w:tooltip="Jacobsson, 1989 #2377" w:history="1">
        <w:r w:rsidR="00B8550B" w:rsidRPr="00B8550B">
          <w:rPr>
            <w:rStyle w:val="Hyperlink"/>
          </w:rPr>
          <w:t>33</w:t>
        </w:r>
      </w:hyperlink>
      <w:r w:rsidR="0050045C">
        <w:rPr>
          <w:noProof/>
        </w:rPr>
        <w:t>]</w:t>
      </w:r>
      <w:r w:rsidR="00A604C8" w:rsidRPr="00A604C8">
        <w:fldChar w:fldCharType="end"/>
      </w:r>
      <w:r w:rsidRPr="00253BB0">
        <w:t>.</w:t>
      </w:r>
      <w:r>
        <w:t xml:space="preserve"> The system employs Brewster windows to enforce P-polarization (100% transmission) while suppressing S-polarization through reflection and absorption. Wavelength selection is achieved via a tunable diffraction grating, which together with the output coupler's </w:t>
      </w:r>
      <w:r w:rsidR="00253BB0">
        <w:t>ZnS</w:t>
      </w:r>
      <w:r w:rsidR="00253BB0">
        <w:rPr>
          <w:rFonts w:hint="eastAsia"/>
        </w:rPr>
        <w:t>e</w:t>
      </w:r>
      <w:r>
        <w:t xml:space="preserve"> mirror (60% reflectivity at 10 μm) forms the complete laser cavity. 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9"/>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6" w:name="_heading=h.cky4jcpsgutv" w:colFirst="0" w:colLast="0"/>
      <w:bookmarkEnd w:id="6"/>
      <w:r>
        <w:rPr>
          <w:i/>
          <w:color w:val="44546A"/>
          <w:sz w:val="18"/>
          <w:szCs w:val="18"/>
        </w:rPr>
        <w:t>Figure 2. Schematic of the CO₂ laser. The main components include the output coupler, Brewster windows, diffraction grating, and laser cavity waveguide.</w:t>
      </w:r>
    </w:p>
    <w:p w14:paraId="647DC763" w14:textId="08806D9A" w:rsidR="00B91178" w:rsidRPr="0080372B" w:rsidRDefault="00087E2C">
      <w:pPr>
        <w:jc w:val="both"/>
      </w:pPr>
      <w:r w:rsidRPr="0080372B">
        <w:t xml:space="preserve">The schematic of the FIR system is presented in Fig. 3. It comprises four key components: a rear mirror, a </w:t>
      </w:r>
      <w:r w:rsidR="00023E75" w:rsidRPr="0080372B">
        <w:t xml:space="preserve">laser cavity </w:t>
      </w:r>
      <w:r w:rsidRPr="0080372B">
        <w:t>waveguide, a front mirror, and a metallic mesh. The rear mirror consists of a gold-coated copper substrate with a central aperture for CO₂ laser beam injection. Opposite this, the front mirror employs a dielectric-coated silicon wafer optimized for dual functionality</w:t>
      </w:r>
      <w:r w:rsidR="009309AC" w:rsidRPr="0080372B">
        <w:t>, whi</w:t>
      </w:r>
      <w:r w:rsidR="004E7D6E" w:rsidRPr="0080372B">
        <w:t>le</w:t>
      </w:r>
      <w:r w:rsidR="009309AC" w:rsidRPr="0080372B">
        <w:t xml:space="preserve"> </w:t>
      </w:r>
      <w:r w:rsidRPr="0080372B">
        <w:t xml:space="preserve">achieving 98% transmission in the FIR range </w:t>
      </w:r>
      <w:r w:rsidR="004E7D6E" w:rsidRPr="0080372B">
        <w:t xml:space="preserve">and </w:t>
      </w:r>
      <w:r w:rsidRPr="0080372B">
        <w:t>reflecting 99% of the incident CO₂ laser radiation.</w:t>
      </w:r>
      <w:r w:rsidR="0050045C" w:rsidRPr="0080372B">
        <w:t xml:space="preserve"> </w:t>
      </w:r>
      <w:r w:rsidR="0006342C" w:rsidRPr="0080372B">
        <w:t>The front mirror consists of a silicon wafer coated with alternating thin layers of germanium and zinc sulfide, forming a high/low refractive index pair</w:t>
      </w:r>
      <w:r w:rsidR="00B8550B" w:rsidRPr="0080372B">
        <w:fldChar w:fldCharType="begin"/>
      </w:r>
      <w:r w:rsidR="00B8550B" w:rsidRPr="0080372B">
        <w:instrText xml:space="preserve"> ADDIN EN.CITE &lt;EndNote&gt;&lt;Cite&gt;&lt;Author&gt;Barchfeld&lt;/Author&gt;&lt;Year&gt;2017&lt;/Year&gt;&lt;RecNum&gt;2353&lt;/RecNum&gt;&lt;DisplayText&gt;[26]&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B8550B" w:rsidRPr="0080372B">
        <w:fldChar w:fldCharType="separate"/>
      </w:r>
      <w:r w:rsidR="00B8550B" w:rsidRPr="0080372B">
        <w:rPr>
          <w:noProof/>
        </w:rPr>
        <w:t>[</w:t>
      </w:r>
      <w:hyperlink w:anchor="_ENREF_26" w:tooltip="Barchfeld, 2017 #2353" w:history="1">
        <w:r w:rsidR="00B8550B" w:rsidRPr="0080372B">
          <w:rPr>
            <w:rStyle w:val="Hyperlink"/>
            <w:color w:val="4472C4" w:themeColor="accent1"/>
          </w:rPr>
          <w:t>26</w:t>
        </w:r>
      </w:hyperlink>
      <w:r w:rsidR="00B8550B" w:rsidRPr="0080372B">
        <w:rPr>
          <w:noProof/>
        </w:rPr>
        <w:t>]</w:t>
      </w:r>
      <w:r w:rsidR="00B8550B" w:rsidRPr="0080372B">
        <w:fldChar w:fldCharType="end"/>
      </w:r>
      <w:r w:rsidR="0050045C" w:rsidRPr="0080372B">
        <w:t>. Each layer has a thickness equal to one-quarter of the CO₂ laser wavelength in its respective medium, which enhances the reflection of the CO₂ laser. Meanwhile, the transmission in the FIR range is strongly influenced by the thickness of the silicon wafer due to coherence effects.</w:t>
      </w:r>
      <w:r w:rsidRPr="0080372B">
        <w:t xml:space="preserve"> </w:t>
      </w:r>
      <w:r w:rsidR="00B8550B" w:rsidRPr="0080372B">
        <w:rPr>
          <w:rFonts w:hint="eastAsia"/>
        </w:rPr>
        <w:t xml:space="preserve">Behind the </w:t>
      </w:r>
      <w:r w:rsidR="00B8550B" w:rsidRPr="0080372B">
        <w:t>silicon wafer</w:t>
      </w:r>
      <w:r w:rsidR="00B8550B" w:rsidRPr="0080372B">
        <w:rPr>
          <w:rFonts w:hint="eastAsia"/>
        </w:rPr>
        <w:t>, t</w:t>
      </w:r>
      <w:r w:rsidR="00B8550B" w:rsidRPr="0080372B">
        <w:t xml:space="preserve">he </w:t>
      </w:r>
      <w:r w:rsidRPr="0080372B">
        <w:t>system incorporates a 300 lpi (line per inch) metallic mesh that exhibits wavelength-selective behavior, transmitting 20% and reflecting 80% of the 432 μm FIR radiation.</w:t>
      </w:r>
      <w:r w:rsidR="00000F5D" w:rsidRPr="0080372B">
        <w:t xml:space="preserve"> </w:t>
      </w:r>
      <w:bookmarkStart w:id="7" w:name="_Hlk209912453"/>
      <w:r w:rsidR="00000F5D" w:rsidRPr="0080372B">
        <w:t>Both the metallic mesh and the front mirror are mounted on translational optical stages along the waveguide axis, allowing the cavity to be adjusted by moving the two optics using stepper motors.</w:t>
      </w:r>
      <w:bookmarkStart w:id="8" w:name="_Hlk210174535"/>
      <w:bookmarkEnd w:id="7"/>
      <w:r w:rsidR="00C3768E" w:rsidRPr="0080372B">
        <w:t xml:space="preserve"> </w:t>
      </w:r>
      <w:bookmarkStart w:id="9" w:name="_Hlk209909550"/>
      <w:r w:rsidR="00C3768E" w:rsidRPr="0080372B">
        <w:t xml:space="preserve">These optical elements are housed within the FIR laser system, forming the complete resonant cavity structure in the laser cavity waveguide. The waveguide consists of a borosilicate tube approximately 62 inches long </w:t>
      </w:r>
      <w:r w:rsidR="00C3768E" w:rsidRPr="0080372B">
        <w:lastRenderedPageBreak/>
        <w:t xml:space="preserve">with an inner diameter </w:t>
      </w:r>
      <w:proofErr w:type="gramStart"/>
      <w:r w:rsidR="00C3768E" w:rsidRPr="0080372B">
        <w:t xml:space="preserve">of </w:t>
      </w:r>
      <w:r w:rsidR="00AD1FBE" w:rsidRPr="0080372B">
        <w:t xml:space="preserve"> 38.1</w:t>
      </w:r>
      <w:proofErr w:type="gramEnd"/>
      <w:r w:rsidR="00AD1FBE" w:rsidRPr="0080372B">
        <w:t xml:space="preserve"> mm(</w:t>
      </w:r>
      <w:r w:rsidR="00C3768E" w:rsidRPr="0080372B">
        <w:t>1.5 inches</w:t>
      </w:r>
      <w:r w:rsidR="00AD1FBE" w:rsidRPr="0080372B">
        <w:t>)</w:t>
      </w:r>
      <w:r w:rsidR="00C3768E" w:rsidRPr="0080372B">
        <w:t>, surrounded by an outer water-cooling tube with a diameter of</w:t>
      </w:r>
      <w:r w:rsidR="001951ED" w:rsidRPr="0080372B">
        <w:t xml:space="preserve"> 60.325 mm</w:t>
      </w:r>
      <w:r w:rsidR="00C3768E" w:rsidRPr="0080372B">
        <w:t xml:space="preserve"> </w:t>
      </w:r>
      <w:r w:rsidR="001951ED" w:rsidRPr="0080372B">
        <w:t>(</w:t>
      </w:r>
      <w:r w:rsidR="00C3768E" w:rsidRPr="0080372B">
        <w:t>2.375 inches</w:t>
      </w:r>
      <w:r w:rsidR="001951ED" w:rsidRPr="0080372B">
        <w:t>)</w:t>
      </w:r>
      <w:r w:rsidR="00C3768E" w:rsidRPr="0080372B">
        <w:t xml:space="preserve"> to dissipate heat generated by the CO₂ laser.</w:t>
      </w:r>
      <w:bookmarkEnd w:id="8"/>
      <w:bookmarkEnd w:id="9"/>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10"/>
                    <a:srcRect/>
                    <a:stretch>
                      <a:fillRect/>
                    </a:stretch>
                  </pic:blipFill>
                  <pic:spPr>
                    <a:xfrm>
                      <a:off x="0" y="0"/>
                      <a:ext cx="3711806" cy="2549072"/>
                    </a:xfrm>
                    <a:prstGeom prst="rect">
                      <a:avLst/>
                    </a:prstGeom>
                    <a:ln/>
                  </pic:spPr>
                </pic:pic>
              </a:graphicData>
            </a:graphic>
          </wp:inline>
        </w:drawing>
      </w:r>
    </w:p>
    <w:p w14:paraId="6DADBA33" w14:textId="481BAB36" w:rsidR="009309AC" w:rsidRDefault="009309AC" w:rsidP="009309AC">
      <w:pPr>
        <w:jc w:val="both"/>
      </w:pPr>
      <w:bookmarkStart w:id="10" w:name="_heading=h.awxv3lhkuv3" w:colFirst="0" w:colLast="0"/>
      <w:bookmarkEnd w:id="10"/>
      <w:r>
        <w:rPr>
          <w:i/>
          <w:color w:val="44546A"/>
          <w:sz w:val="18"/>
          <w:szCs w:val="18"/>
        </w:rPr>
        <w:t>Figure 3. Schematic of the FIR laser. The main components include the front/rear mirror, metallic mesh, and laser cavity</w:t>
      </w:r>
      <w:r w:rsidR="00023E75">
        <w:rPr>
          <w:i/>
          <w:color w:val="44546A"/>
          <w:sz w:val="18"/>
          <w:szCs w:val="18"/>
        </w:rPr>
        <w:t xml:space="preserve"> waveguide</w:t>
      </w:r>
      <w:r w:rsidR="00E94030">
        <w:rPr>
          <w:rFonts w:hint="eastAsia"/>
          <w:i/>
          <w:color w:val="44546A"/>
          <w:sz w:val="18"/>
          <w:szCs w:val="18"/>
        </w:rPr>
        <w:t>.</w:t>
      </w:r>
      <w:r w:rsidR="00D078FA">
        <w:rPr>
          <w:i/>
          <w:color w:val="44546A"/>
          <w:sz w:val="18"/>
          <w:szCs w:val="18"/>
        </w:rPr>
        <w:t xml:space="preserve"> </w:t>
      </w:r>
    </w:p>
    <w:p w14:paraId="4857066B" w14:textId="3358E418" w:rsidR="00B91178" w:rsidRPr="0080372B" w:rsidRDefault="00087E2C">
      <w:pPr>
        <w:jc w:val="both"/>
      </w:pPr>
      <w:r w:rsidRPr="0080372B">
        <w:t xml:space="preserve">Figure 4 presents a schematic of the feed-in system, detailing the optical path and key components including steering mirrors, </w:t>
      </w:r>
      <w:r w:rsidR="00253BB0" w:rsidRPr="0080372B">
        <w:t>focus lens</w:t>
      </w:r>
      <w:r w:rsidRPr="0080372B">
        <w:t xml:space="preserve">, beam splitter, and power </w:t>
      </w:r>
      <w:r w:rsidR="00023E75" w:rsidRPr="0080372B">
        <w:t>monitor</w:t>
      </w:r>
      <w:r w:rsidRPr="0080372B">
        <w:t xml:space="preserve">. The CO₂ laser beam is directed into the FIR laser cavity via two adjustable mirrors that precisely align its propagation axis. </w:t>
      </w:r>
      <w:r w:rsidR="0083577E" w:rsidRPr="0080372B">
        <w:t xml:space="preserve">Inside the input window, as shown in Fig. 3, a rear mirror with a 4 mm-radius central aperture is positioned adjacent to the FIR input window. </w:t>
      </w:r>
      <w:r w:rsidR="00717FD7" w:rsidRPr="0080372B">
        <w:t>An</w:t>
      </w:r>
      <w:r w:rsidR="0083577E" w:rsidRPr="0080372B">
        <w:t xml:space="preserve"> </w:t>
      </w:r>
      <w:r w:rsidR="000F15B0" w:rsidRPr="0080372B">
        <w:t xml:space="preserve">anti-reflection coated </w:t>
      </w:r>
      <w:r w:rsidR="0083577E" w:rsidRPr="0080372B">
        <w:t xml:space="preserve">focus lens with a 1 m focal length is used to reduce the beam radius, creating a narrow waist near the input window. This allows the CO₂ beam to pass through the copper mirror via the central hole and then expand within the cavity. As illustrated in Fig. 3, the beam continues to expand during reflections between the two mirrors inside the cavity. This configuration enables controlled beam expansion within the FIR cavity while minimizing back-reflected power that could disrupt CO₂ laser stability. </w:t>
      </w:r>
      <w:r w:rsidRPr="0080372B">
        <w:t>For real-time power monitoring, a beam splitter samples 5% of the incident CO₂ laser radiation, diverting it to a calibrated detector while maintaining the primary beam path integrity.</w:t>
      </w:r>
    </w:p>
    <w:p w14:paraId="4D9E0E76" w14:textId="639D217D" w:rsidR="00B91178" w:rsidRDefault="00087E2C">
      <w:pPr>
        <w:jc w:val="both"/>
      </w:pPr>
      <w:r w:rsidRPr="009309AC">
        <w:t xml:space="preserve">Operating on molecular rotational transitions, the FIR laser emits submillimeter-wave radiation at approximately 693 GHz with ~ 30 mW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w:t>
      </w:r>
      <w:r w:rsidR="0020459E">
        <w:t>be coupled</w:t>
      </w:r>
      <w:r>
        <w:t xml:space="preserve"> with the transmission line through coupling optics lenses. </w:t>
      </w:r>
    </w:p>
    <w:p w14:paraId="343972A5" w14:textId="77777777" w:rsidR="00B91178" w:rsidRDefault="00087E2C">
      <w:pPr>
        <w:keepNext/>
        <w:ind w:firstLine="0"/>
        <w:jc w:val="center"/>
      </w:pPr>
      <w:bookmarkStart w:id="11" w:name="_heading=h.iil601u2zu64" w:colFirst="0" w:colLast="0"/>
      <w:bookmarkEnd w:id="11"/>
      <w:r>
        <w:rPr>
          <w:noProof/>
        </w:rPr>
        <w:lastRenderedPageBreak/>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12" w:name="_heading=h.qrdwkjf5037i" w:colFirst="0" w:colLast="0"/>
      <w:bookmarkEnd w:id="12"/>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08DF1625" w:rsidR="00B91178" w:rsidRDefault="00DC34FE">
      <w:pPr>
        <w:jc w:val="both"/>
      </w:pPr>
      <w:r>
        <w:t xml:space="preserve">The NSTX-U high-k scattering diagnostics require a 693 GHz beam with at least 10 mW power at the transmission line’s end (near the NSTX-U window) to achieve a signal-to-noise ratio greater than 10. </w:t>
      </w:r>
      <w:r w:rsidR="00087E2C">
        <w:t>The high-k scattering system launch beam laser stands in the</w:t>
      </w:r>
      <w:r w:rsidR="00E00BF8">
        <w:t xml:space="preserve"> laser cage</w:t>
      </w:r>
      <w:r w:rsidR="00087E2C">
        <w:t xml:space="preserve"> area</w:t>
      </w:r>
      <w:r w:rsidR="00E00BF8">
        <w:t xml:space="preserve">, as </w:t>
      </w:r>
      <w:r w:rsidR="002545AB">
        <w:t xml:space="preserve">shown in </w:t>
      </w:r>
      <w:r w:rsidR="00E00BF8">
        <w:t>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r w:rsidR="00A604C8" w:rsidRPr="00A604C8">
        <w:rPr>
          <w:color w:val="000000" w:themeColor="text1"/>
        </w:rPr>
        <w:fldChar w:fldCharType="begin"/>
      </w:r>
      <w:r w:rsidR="0050045C">
        <w:rPr>
          <w:color w:val="000000" w:themeColor="text1"/>
        </w:rPr>
        <w:instrText xml:space="preserve"> ADDIN EN.CITE &lt;EndNote&gt;&lt;Cite&gt;&lt;Author&gt;Perkins&lt;/Author&gt;&lt;Year&gt;2000&lt;/Year&gt;&lt;RecNum&gt;2376&lt;/RecNum&gt;&lt;DisplayText&gt;[32]&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rPr>
          <w:color w:val="000000" w:themeColor="text1"/>
        </w:rPr>
        <w:fldChar w:fldCharType="separate"/>
      </w:r>
      <w:r w:rsidR="0050045C">
        <w:rPr>
          <w:noProof/>
          <w:color w:val="000000" w:themeColor="text1"/>
        </w:rPr>
        <w:t>[</w:t>
      </w:r>
      <w:hyperlink w:anchor="_ENREF_32" w:tooltip="Perkins, 2000 #2376" w:history="1">
        <w:r w:rsidR="00B8550B" w:rsidRPr="00B8550B">
          <w:rPr>
            <w:rStyle w:val="Hyperlink"/>
          </w:rPr>
          <w:t>32</w:t>
        </w:r>
      </w:hyperlink>
      <w:r w:rsidR="0050045C">
        <w:rPr>
          <w:noProof/>
          <w:color w:val="000000" w:themeColor="text1"/>
        </w:rPr>
        <w:t>]</w:t>
      </w:r>
      <w:r w:rsidR="00A604C8" w:rsidRPr="00A604C8">
        <w:rPr>
          <w:color w:val="000000" w:themeColor="text1"/>
        </w:rPr>
        <w:fldChar w:fldCharType="end"/>
      </w:r>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t>
      </w:r>
      <w:r w:rsidR="00943410">
        <w:t>the</w:t>
      </w:r>
      <w:r w:rsidR="001F48B6">
        <w:t>reby</w:t>
      </w:r>
      <w:r w:rsidR="00943410">
        <w:t xml:space="preserve"> </w:t>
      </w:r>
      <w:r w:rsidR="001F48B6">
        <w:t xml:space="preserve">improving </w:t>
      </w:r>
      <w:r w:rsidR="00087E2C">
        <w:t>the spatial resolution of high-k scattering measurements. This approach streamlines the launch optics design near the NSTX-U window and provides closer agreement with synthetic diagnostics simulations</w:t>
      </w:r>
      <w:r w:rsidR="00A604C8" w:rsidRPr="00A604C8">
        <w:fldChar w:fldCharType="begin"/>
      </w:r>
      <w:r w:rsidR="00A604C8">
        <w:instrText xml:space="preserve"> ADDIN EN.CITE &lt;EndNote&gt;&lt;Cite&gt;&lt;Author&gt;Liu&lt;/Author&gt;&lt;Year&gt;2025&lt;/Year&gt;&lt;RecNum&gt;2355&lt;/RecNum&gt;&lt;DisplayText&gt;[14]&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A604C8" w:rsidRPr="00A604C8">
        <w:fldChar w:fldCharType="separate"/>
      </w:r>
      <w:r w:rsidR="00A604C8">
        <w:rPr>
          <w:noProof/>
        </w:rPr>
        <w:t>[</w:t>
      </w:r>
      <w:hyperlink w:anchor="_ENREF_14" w:tooltip="Liu, 2025 #2355" w:history="1">
        <w:r w:rsidR="00B8550B" w:rsidRPr="00B8550B">
          <w:rPr>
            <w:rStyle w:val="Hyperlink"/>
          </w:rPr>
          <w:t>14</w:t>
        </w:r>
      </w:hyperlink>
      <w:r w:rsidR="00A604C8">
        <w:rPr>
          <w:noProof/>
        </w:rPr>
        <w:t>]</w:t>
      </w:r>
      <w:r w:rsidR="00A604C8" w:rsidRPr="00A604C8">
        <w:fldChar w:fldCharType="end"/>
      </w:r>
      <w:r w:rsidR="00087E2C">
        <w:t>.</w:t>
      </w:r>
    </w:p>
    <w:p w14:paraId="40DDA0CE" w14:textId="31D895BB" w:rsidR="00E00BF8" w:rsidRDefault="00E00BF8" w:rsidP="00E00BF8">
      <w:pPr>
        <w:ind w:firstLine="0"/>
        <w:jc w:val="center"/>
      </w:pPr>
      <w:r w:rsidRPr="00E00BF8">
        <w:rPr>
          <w:noProof/>
        </w:rPr>
        <w:lastRenderedPageBreak/>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12"/>
                    <a:stretch>
                      <a:fillRect/>
                    </a:stretch>
                  </pic:blipFill>
                  <pic:spPr>
                    <a:xfrm>
                      <a:off x="0" y="0"/>
                      <a:ext cx="4745648" cy="4774041"/>
                    </a:xfrm>
                    <a:prstGeom prst="rect">
                      <a:avLst/>
                    </a:prstGeom>
                  </pic:spPr>
                </pic:pic>
              </a:graphicData>
            </a:graphic>
          </wp:inline>
        </w:drawing>
      </w:r>
    </w:p>
    <w:p w14:paraId="606B2DB1" w14:textId="3DC851E8"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 xml:space="preserve">The FIR laser is generated at the laser cage area, then transmits to </w:t>
      </w:r>
      <w:r w:rsidR="002545AB">
        <w:rPr>
          <w:i/>
          <w:color w:val="44546A"/>
          <w:sz w:val="18"/>
          <w:szCs w:val="18"/>
        </w:rPr>
        <w:t xml:space="preserve">the </w:t>
      </w:r>
      <w:r>
        <w:rPr>
          <w:i/>
          <w:color w:val="44546A"/>
          <w:sz w:val="18"/>
          <w:szCs w:val="18"/>
        </w:rPr>
        <w:t>NSTX-U vessel through transmission line waveguides. The red line stands for the high-k scattering beam transmission line.</w:t>
      </w:r>
    </w:p>
    <w:p w14:paraId="06ED4D16" w14:textId="499131DA" w:rsidR="00B91178" w:rsidRDefault="00087E2C">
      <w:pPr>
        <w:ind w:firstLine="360"/>
        <w:jc w:val="both"/>
      </w:pPr>
      <w:r>
        <w:t>On the other hand, the stability of the FIR laser output power is critical for ensuring reliable</w:t>
      </w:r>
      <w:r w:rsidR="002545AB">
        <w:t>,</w:t>
      </w:r>
      <w:r>
        <w:t xml:space="preserve"> high-k scattering diagnostics performance. The FIR laser typically delivers ~ 30 mW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6A8F731E" w:rsidR="00B91178" w:rsidRDefault="00087E2C">
      <w:pPr>
        <w:ind w:firstLine="0"/>
        <w:rPr>
          <w:b/>
          <w:color w:val="000000"/>
        </w:rPr>
      </w:pPr>
      <w:r>
        <w:rPr>
          <w:b/>
        </w:rPr>
        <w:t>III</w:t>
      </w:r>
      <w:r w:rsidR="00547C73">
        <w:rPr>
          <w:rFonts w:hint="eastAsia"/>
          <w:b/>
        </w:rPr>
        <w:t>.</w:t>
      </w:r>
      <w:r>
        <w:rPr>
          <w:b/>
        </w:rPr>
        <w:t xml:space="preserve"> </w:t>
      </w:r>
      <w:r w:rsidR="00547C73">
        <w:rPr>
          <w:b/>
        </w:rPr>
        <w:t xml:space="preserve">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w:t>
      </w:r>
      <w:r>
        <w:lastRenderedPageBreak/>
        <w:t>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13" w:name="_heading=h.wth9htqf26y8" w:colFirst="0" w:colLast="0"/>
      <w:bookmarkEnd w:id="13"/>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3"/>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0914F6CB"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as # 1</w:t>
      </w:r>
      <w:r w:rsidR="0083577E">
        <w:t xml:space="preserve"> in Fig. 7</w:t>
      </w:r>
      <w:r>
        <w:t xml:space="preserve">)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5E73B252" w:rsidR="00B91178" w:rsidRDefault="00087E2C" w:rsidP="002D65BF">
      <w:pPr>
        <w:ind w:firstLine="360"/>
        <w:jc w:val="both"/>
      </w:pPr>
      <w:bookmarkStart w:id="14" w:name="_Hlk209910596"/>
      <w:r>
        <w:lastRenderedPageBreak/>
        <w:t>The front mirror (designated as #</w:t>
      </w:r>
      <w:r w:rsidR="006D50EA">
        <w:t xml:space="preserve"> </w:t>
      </w:r>
      <w:r>
        <w:t xml:space="preserve">2 in Fig. </w:t>
      </w:r>
      <w:r w:rsidR="00905FFF">
        <w:t>7</w:t>
      </w:r>
      <w:proofErr w:type="gramStart"/>
      <w:r>
        <w:t xml:space="preserve">) </w:t>
      </w:r>
      <w:bookmarkEnd w:id="14"/>
      <w:r w:rsidR="008E6D6C" w:rsidRPr="008E6D6C">
        <w:t xml:space="preserve"> </w:t>
      </w:r>
      <w:r w:rsidR="008E6D6C">
        <w:t>,</w:t>
      </w:r>
      <w:proofErr w:type="gramEnd"/>
      <w:r w:rsidR="008E6D6C">
        <w:t xml:space="preserve"> </w:t>
      </w:r>
      <w:bookmarkStart w:id="15" w:name="_Hlk209910604"/>
      <w:r w:rsidR="008E6D6C">
        <w:t>which is also shown in Fig. 3, is used to couple the FIR and CO₂ wavelengths</w:t>
      </w:r>
      <w:r>
        <w:t>.</w:t>
      </w:r>
      <w:bookmarkEnd w:id="15"/>
      <w:r>
        <w:t xml:space="preserve">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xml:space="preserve">), incorporating a 300 lines-per-inch (lpi) grid, forms the FIR laser cavity together with the rear mirror. This wavelength-selective component reflects 80% and transmits 20% of the 432 μm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srcRect/>
                    <a:stretch>
                      <a:fillRect/>
                    </a:stretch>
                  </pic:blipFill>
                  <pic:spPr>
                    <a:xfrm>
                      <a:off x="0" y="0"/>
                      <a:ext cx="5943600" cy="3403600"/>
                    </a:xfrm>
                    <a:prstGeom prst="rect">
                      <a:avLst/>
                    </a:prstGeom>
                    <a:ln/>
                  </pic:spPr>
                </pic:pic>
              </a:graphicData>
            </a:graphic>
          </wp:inline>
        </w:drawing>
      </w:r>
    </w:p>
    <w:p w14:paraId="309539F9" w14:textId="22464FEC"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16" w:name="_heading=h.q8v90e2x0tx0" w:colFirst="0" w:colLast="0"/>
      <w:bookmarkEnd w:id="16"/>
      <w:r>
        <w:rPr>
          <w:i/>
          <w:color w:val="44546A"/>
          <w:sz w:val="18"/>
          <w:szCs w:val="18"/>
        </w:rPr>
        <w:t xml:space="preserve">Figure </w:t>
      </w:r>
      <w:r w:rsidR="00E00BF8">
        <w:rPr>
          <w:i/>
          <w:color w:val="44546A"/>
          <w:sz w:val="18"/>
          <w:szCs w:val="18"/>
        </w:rPr>
        <w:t>7</w:t>
      </w:r>
      <w:r>
        <w:rPr>
          <w:i/>
          <w:color w:val="44546A"/>
          <w:sz w:val="18"/>
          <w:szCs w:val="18"/>
        </w:rPr>
        <w:t>. FIR laser alignment procedure showing the optical axis establishment using</w:t>
      </w:r>
      <w:r w:rsidR="007832F3">
        <w:rPr>
          <w:i/>
          <w:color w:val="44546A"/>
          <w:sz w:val="18"/>
          <w:szCs w:val="18"/>
        </w:rPr>
        <w:t xml:space="preserve"> a</w:t>
      </w:r>
      <w:r>
        <w:rPr>
          <w:i/>
          <w:color w:val="44546A"/>
          <w:sz w:val="18"/>
          <w:szCs w:val="18"/>
        </w:rPr>
        <w:t xml:space="preserve">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r w:rsidR="00253BB0">
        <w:rPr>
          <w:i/>
          <w:color w:val="44546A"/>
          <w:sz w:val="18"/>
          <w:szCs w:val="18"/>
        </w:rPr>
        <w:t>requires:</w:t>
      </w:r>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mirror (#1), front mirror (#2), and metallic mesh (#3) previously aligned using a HeNe laser, the complete FIR laser system achieves optimal configuration for efficient 432 μm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xml:space="preserve">. Without alignment, </w:t>
      </w:r>
      <w:r>
        <w:lastRenderedPageBreak/>
        <w:t>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Scientech Astral AI310 Power Monitor confirmed an output of ~30 mW. At 300 mm from the output window, the fitted Gaussian beam radii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5"/>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17" w:name="_heading=h.sxtl0xz5k75b" w:colFirst="0" w:colLast="0"/>
      <w:bookmarkEnd w:id="17"/>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178CD460" w:rsidR="00B91178" w:rsidRDefault="008F2DDB">
      <w:pPr>
        <w:keepNext/>
        <w:pBdr>
          <w:top w:val="nil"/>
          <w:left w:val="nil"/>
          <w:bottom w:val="nil"/>
          <w:right w:val="nil"/>
          <w:between w:val="nil"/>
        </w:pBdr>
        <w:spacing w:after="200" w:line="240" w:lineRule="auto"/>
        <w:jc w:val="center"/>
        <w:rPr>
          <w:i/>
          <w:color w:val="44546A"/>
          <w:sz w:val="18"/>
          <w:szCs w:val="18"/>
        </w:rPr>
      </w:pPr>
      <w:r w:rsidRPr="008F2DDB">
        <w:rPr>
          <w:noProof/>
        </w:rPr>
        <w:t xml:space="preserve"> </w:t>
      </w:r>
      <w:r w:rsidRPr="008F2DDB">
        <w:rPr>
          <w:i/>
          <w:noProof/>
          <w:color w:val="44546A"/>
          <w:sz w:val="18"/>
          <w:szCs w:val="18"/>
        </w:rPr>
        <w:drawing>
          <wp:inline distT="0" distB="0" distL="0" distR="0" wp14:anchorId="0142472D" wp14:editId="3270520A">
            <wp:extent cx="4916254" cy="5962650"/>
            <wp:effectExtent l="0" t="0" r="0" b="0"/>
            <wp:docPr id="22" name="Picture 21">
              <a:extLst xmlns:a="http://schemas.openxmlformats.org/drawingml/2006/main">
                <a:ext uri="{FF2B5EF4-FFF2-40B4-BE49-F238E27FC236}">
                  <a16:creationId xmlns:a16="http://schemas.microsoft.com/office/drawing/2014/main" id="{4A0E7618-5D49-4DEF-A18E-7840989A57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4A0E7618-5D49-4DEF-A18E-7840989A57FA}"/>
                        </a:ext>
                      </a:extLst>
                    </pic:cNvPr>
                    <pic:cNvPicPr>
                      <a:picLocks noChangeAspect="1"/>
                    </pic:cNvPicPr>
                  </pic:nvPicPr>
                  <pic:blipFill>
                    <a:blip r:embed="rId16"/>
                    <a:stretch>
                      <a:fillRect/>
                    </a:stretch>
                  </pic:blipFill>
                  <pic:spPr>
                    <a:xfrm>
                      <a:off x="0" y="0"/>
                      <a:ext cx="4928271" cy="5977224"/>
                    </a:xfrm>
                    <a:prstGeom prst="rect">
                      <a:avLst/>
                    </a:prstGeom>
                  </pic:spPr>
                </pic:pic>
              </a:graphicData>
            </a:graphic>
          </wp:inline>
        </w:drawing>
      </w:r>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18" w:name="_heading=h.hya1dpvddhom" w:colFirst="0" w:colLast="0"/>
      <w:bookmarkEnd w:id="18"/>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w:t>
      </w:r>
      <w:proofErr w:type="gramStart"/>
      <w:r>
        <w:rPr>
          <w:i/>
          <w:color w:val="44546A"/>
          <w:sz w:val="18"/>
          <w:szCs w:val="18"/>
        </w:rPr>
        <w:t>profile .</w:t>
      </w:r>
      <w:proofErr w:type="gramEnd"/>
      <w:r>
        <w:rPr>
          <w:i/>
          <w:color w:val="44546A"/>
          <w:sz w:val="18"/>
          <w:szCs w:val="18"/>
        </w:rPr>
        <w:t xml:space="preserve"> (e) Beam waist measurement showing 10.8 mm radius located 0.3 mm behind the output window, as determined by Gaussian fitting analysis. </w:t>
      </w:r>
    </w:p>
    <w:p w14:paraId="0FF78D54" w14:textId="77777777" w:rsidR="00B91178" w:rsidRDefault="00B91178">
      <w:pPr>
        <w:ind w:firstLine="0"/>
      </w:pPr>
    </w:p>
    <w:p w14:paraId="26F576B4" w14:textId="6558CCF3" w:rsidR="00B91178" w:rsidRDefault="00087E2C">
      <w:pPr>
        <w:ind w:firstLine="0"/>
        <w:rPr>
          <w:b/>
        </w:rPr>
      </w:pPr>
      <w:r>
        <w:rPr>
          <w:b/>
        </w:rPr>
        <w:t>IV</w:t>
      </w:r>
      <w:r w:rsidR="00547C73">
        <w:rPr>
          <w:rFonts w:hint="eastAsia"/>
          <w:b/>
        </w:rPr>
        <w:t>.</w:t>
      </w:r>
      <w:r>
        <w:rPr>
          <w:b/>
        </w:rPr>
        <w:t xml:space="preserve"> </w:t>
      </w:r>
      <w:r w:rsidR="00547C73">
        <w:rPr>
          <w:b/>
        </w:rPr>
        <w:t>FIR LASER OUTPUT BEAM POWER OPTIMIZATION</w:t>
      </w:r>
    </w:p>
    <w:p w14:paraId="31D7B128" w14:textId="08FBB4EE"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r w:rsidR="00A604C8" w:rsidRPr="00A604C8">
        <w:fldChar w:fldCharType="begin"/>
      </w:r>
      <w:r w:rsidR="0050045C">
        <w:instrText xml:space="preserve"> ADDIN EN.CITE &lt;EndNote&gt;&lt;Cite&gt;&lt;Author&gt;Jacobsson&lt;/Author&gt;&lt;Year&gt;1989&lt;/Year&gt;&lt;RecNum&gt;2377&lt;/RecNum&gt;&lt;DisplayText&gt;[33]&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50045C">
        <w:rPr>
          <w:noProof/>
        </w:rPr>
        <w:t>[</w:t>
      </w:r>
      <w:hyperlink w:anchor="_ENREF_33" w:tooltip="Jacobsson, 1989 #2377" w:history="1">
        <w:r w:rsidR="00B8550B" w:rsidRPr="00B8550B">
          <w:rPr>
            <w:rStyle w:val="Hyperlink"/>
          </w:rPr>
          <w:t>33</w:t>
        </w:r>
      </w:hyperlink>
      <w:r w:rsidR="0050045C">
        <w:rPr>
          <w:noProof/>
        </w:rPr>
        <w:t>]</w:t>
      </w:r>
      <w:r w:rsidR="00A604C8" w:rsidRPr="00A604C8">
        <w:fldChar w:fldCharType="end"/>
      </w:r>
      <w:r>
        <w:t xml:space="preserve">. This two-stage system produces 432 μm radiation through optical pumping, where the final FIR output power depends critically on both the CO₂ laser pump power and the efficiency of the feed-in coupling system. </w:t>
      </w:r>
    </w:p>
    <w:p w14:paraId="3AB4163C" w14:textId="74333DCA" w:rsidR="00B91178" w:rsidRDefault="00087E2C">
      <w:pPr>
        <w:pBdr>
          <w:top w:val="nil"/>
          <w:left w:val="nil"/>
          <w:bottom w:val="nil"/>
          <w:right w:val="nil"/>
          <w:between w:val="nil"/>
        </w:pBdr>
        <w:jc w:val="both"/>
      </w:pPr>
      <w:r>
        <w:lastRenderedPageBreak/>
        <w:t>To maximize coupling efficiency, we implemented a precision alignment protocol using a visible HeNe laser as a reference beam, accurate</w:t>
      </w:r>
      <w:r w:rsidR="00221AB2" w:rsidRPr="00221AB2">
        <w:t xml:space="preserve"> </w:t>
      </w:r>
      <w:r w:rsidR="00221AB2">
        <w:t>enabling</w:t>
      </w:r>
      <w:r>
        <w:t xml:space="preserve"> </w:t>
      </w:r>
      <w:r w:rsidR="00221AB2">
        <w:t xml:space="preserve">of </w:t>
      </w:r>
      <w:r w:rsidR="000C2633">
        <w:t xml:space="preserve">the </w:t>
      </w:r>
      <w:r>
        <w:t>optical axis establishment for both the infrared CO₂ (9.6 μm) and FIR (432 μm) systems despite their non-visible wavelengths. The alignment procedure follows the methodology detailed in Sec</w:t>
      </w:r>
      <w:r w:rsidR="002D65BF">
        <w:t>.</w:t>
      </w:r>
      <w:r>
        <w:t xml:space="preserve"> III, ensuring optimal overlap between the CO₂ pump beam and the formic acid laser mode. Additionally, the feed-in system incorporates an anti-reflection coated focus lens (focal length = 1</w:t>
      </w:r>
      <w:r w:rsidR="000C2633">
        <w:t xml:space="preserve"> </w:t>
      </w:r>
      <w:r>
        <w:t xml:space="preserve">m at </w:t>
      </w:r>
      <w:r w:rsidR="000C2633">
        <w:t xml:space="preserve">wavelength = </w:t>
      </w:r>
      <w:r>
        <w:t>9.6 μm) to increase the CO₂ power density at the FIR laser input, further enhancing the conversion efficiency.</w:t>
      </w:r>
    </w:p>
    <w:p w14:paraId="29C5D94F" w14:textId="7E71BB83" w:rsidR="00B91178" w:rsidRDefault="00087E2C">
      <w:pPr>
        <w:jc w:val="both"/>
      </w:pPr>
      <w:r>
        <w:t xml:space="preserve">While maximizing power output is important, maintaining stable power </w:t>
      </w:r>
      <w:r w:rsidR="000E00B5">
        <w:t>output is</w:t>
      </w:r>
      <w:r>
        <w:t xml:space="preserve"> even more important because it directly impacts the signal level and signal-to-noise ratio of </w:t>
      </w:r>
      <w:r w:rsidR="009F2AB3">
        <w:t xml:space="preserve">the </w:t>
      </w:r>
      <w:r>
        <w:t xml:space="preserve">NSTX-U high-k scattering diagnostics. Ideally, laser output power should remain constant. However, FIR laser power fluctuates due to variations in formic acid gas pressure and thermal expansion-induced cavity length changes. Generally, higher gas pressure reduces </w:t>
      </w:r>
      <w:r w:rsidR="0020459E">
        <w:t>peak</w:t>
      </w:r>
      <w:r>
        <w:t xml:space="preserve"> </w:t>
      </w:r>
      <w:r w:rsidR="0020459E">
        <w:t>power but</w:t>
      </w:r>
      <w:r>
        <w:t xml:space="preserve"> improves robustness against cavity length variations. Through laboratory testing, we identified an optimal operating regime that delivers sufficient output power (&gt;10 mW) while incorporating a cavity length feedback system, significantly improving FIR laser output power stability. </w:t>
      </w:r>
    </w:p>
    <w:p w14:paraId="262E798D" w14:textId="10BC1F86" w:rsidR="00B91178" w:rsidRDefault="00087E2C">
      <w:pPr>
        <w:jc w:val="both"/>
      </w:pPr>
      <w:r>
        <w:t>The FIR laser delivers maximum output power when the cavity length satisfies the resonant condition. However, in practice, we observe a gradual decrease in FIR output power over time, as shown in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diminishes as operation time increases. As demonstrated in Fig. </w:t>
      </w:r>
      <w:r w:rsidR="00C65AAB">
        <w:t>10</w:t>
      </w:r>
      <w:r>
        <w:t xml:space="preserve">, the FIR laser power drops to half of its initial value within the first </w:t>
      </w:r>
      <w:r w:rsidR="00901A39">
        <w:t xml:space="preserve">135 </w:t>
      </w:r>
      <w:r>
        <w:t>seconds</w:t>
      </w:r>
      <w:r w:rsidR="00DE38D0">
        <w:t xml:space="preserve"> of operation</w:t>
      </w:r>
      <w:r>
        <w:t xml:space="preserve">.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7"/>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19" w:name="_heading=h.7pxj6be8okkj" w:colFirst="0" w:colLast="0"/>
      <w:bookmarkEnd w:id="19"/>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69E79C16" w14:textId="77777777" w:rsidR="000C2633" w:rsidRDefault="000C2633">
      <w:pPr>
        <w:jc w:val="both"/>
      </w:pPr>
    </w:p>
    <w:p w14:paraId="10E619B9" w14:textId="1C811E9A" w:rsidR="00B91178" w:rsidRDefault="00087E2C" w:rsidP="000C2633">
      <w:pPr>
        <w:pBdr>
          <w:top w:val="nil"/>
          <w:left w:val="nil"/>
          <w:bottom w:val="nil"/>
          <w:right w:val="nil"/>
          <w:between w:val="nil"/>
        </w:pBdr>
        <w:jc w:val="both"/>
      </w:pPr>
      <w:r>
        <w:lastRenderedPageBreak/>
        <w:t>As shown in Fig</w:t>
      </w:r>
      <w:r w:rsidR="002D65BF">
        <w:t>.</w:t>
      </w:r>
      <w:r>
        <w:t xml:space="preserve"> 1</w:t>
      </w:r>
      <w:r w:rsidR="000C2633">
        <w:t>1</w:t>
      </w:r>
      <w:r>
        <w:t>, a computer-controlled stepper motor stage actively adjusts the cavity length. By simultaneously monitoring the FIR laser output power, we establish the precise relationship between cavity length</w:t>
      </w:r>
      <w:r w:rsidR="00665FEA">
        <w:t xml:space="preserve"> </w:t>
      </w:r>
      <w:r w:rsidR="00231D32">
        <w:t>adjustment</w:t>
      </w:r>
      <w:r>
        <w:t xml:space="preserve"> and power output. Through rapid scanning (under 20 seconds) across 1000 discrete positions within a 2 mm length adjustment range, we obtain the characteristic curve presented in Fig. 1</w:t>
      </w:r>
      <w:r w:rsidR="000C2633">
        <w:t>2</w:t>
      </w:r>
      <w:r>
        <w:t xml:space="preserve">. </w:t>
      </w:r>
      <w:r w:rsidR="000C2633">
        <w:t xml:space="preserve">It </w:t>
      </w:r>
      <w:r>
        <w:t>shows the variation of FIR laser intensity with controlled cavity length adjustments, defined 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ity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F60647">
        <w:t>derive</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esents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w:t>
      </w:r>
      <w:r w:rsidR="00DF4E8F">
        <w:t xml:space="preserve"> as shown in Fig. 12</w:t>
      </w:r>
      <w:r>
        <w:t xml:space="preserve">.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8"/>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20" w:name="_heading=h.yh763855pw1c" w:colFirst="0" w:colLast="0"/>
      <w:bookmarkEnd w:id="20"/>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444F2832" w:rsidR="00B91178" w:rsidRDefault="00087E2C">
      <w:pPr>
        <w:jc w:val="both"/>
      </w:pPr>
      <w:r>
        <w:t xml:space="preserve">Based on the established relationship between FIR </w:t>
      </w:r>
      <w:r w:rsidR="0020459E">
        <w:t>laser</w:t>
      </w:r>
      <w:r>
        <w:t xml:space="preserve">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w:t>
      </w:r>
      <w:r w:rsidR="0020459E">
        <w:t>length and</w:t>
      </w:r>
      <w:r w:rsidR="002D65BF">
        <w:t xml:space="preserve"> </w:t>
      </w:r>
      <w:r>
        <w:t>will improv</w:t>
      </w:r>
      <w:r w:rsidR="0020459E">
        <w:rPr>
          <w:rFonts w:hint="eastAsia"/>
        </w:rPr>
        <w:t>e</w:t>
      </w:r>
      <w:r>
        <w:t xml:space="preserve"> FIR laser power stability during operation. </w:t>
      </w:r>
    </w:p>
    <w:p w14:paraId="157416E3" w14:textId="55A6692E" w:rsidR="00B91178" w:rsidRDefault="00A22B1E">
      <w:pPr>
        <w:keepNext/>
        <w:tabs>
          <w:tab w:val="left" w:pos="1250"/>
        </w:tabs>
        <w:jc w:val="center"/>
      </w:pPr>
      <w:r w:rsidRPr="00A22B1E">
        <w:rPr>
          <w:noProof/>
        </w:rPr>
        <w:lastRenderedPageBreak/>
        <w:drawing>
          <wp:inline distT="0" distB="0" distL="0" distR="0" wp14:anchorId="6C1DE160" wp14:editId="515C0DA5">
            <wp:extent cx="4346825" cy="5895343"/>
            <wp:effectExtent l="0" t="0" r="0" b="0"/>
            <wp:docPr id="13" name="Picture 12">
              <a:extLst xmlns:a="http://schemas.openxmlformats.org/drawingml/2006/main">
                <a:ext uri="{FF2B5EF4-FFF2-40B4-BE49-F238E27FC236}">
                  <a16:creationId xmlns:a16="http://schemas.microsoft.com/office/drawing/2014/main" id="{5F16D0BF-E762-4DB7-9686-436AB936F8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5F16D0BF-E762-4DB7-9686-436AB936F8EA}"/>
                        </a:ext>
                      </a:extLst>
                    </pic:cNvPr>
                    <pic:cNvPicPr>
                      <a:picLocks noChangeAspect="1"/>
                    </pic:cNvPicPr>
                  </pic:nvPicPr>
                  <pic:blipFill>
                    <a:blip r:embed="rId19"/>
                    <a:stretch>
                      <a:fillRect/>
                    </a:stretch>
                  </pic:blipFill>
                  <pic:spPr>
                    <a:xfrm>
                      <a:off x="0" y="0"/>
                      <a:ext cx="4346825" cy="589534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21" w:name="_heading=h.4oiuyt227jm" w:colFirst="0" w:colLast="0"/>
      <w:bookmarkEnd w:id="21"/>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14BC071D"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Fig. </w:t>
      </w:r>
      <w:r w:rsidR="00665FEA">
        <w:t>13</w:t>
      </w:r>
      <w:r w:rsidR="00931CD0">
        <w:t xml:space="preserve">, </w:t>
      </w:r>
      <w:r>
        <w:t>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w:t>
      </w:r>
      <w:r w:rsidRPr="0080372B">
        <w:t xml:space="preserve">. The results establish gas pressure optimization as an effective </w:t>
      </w:r>
      <w:r w:rsidRPr="0080372B">
        <w:lastRenderedPageBreak/>
        <w:t xml:space="preserve">approach to mitigate resonance-related fluctuations. </w:t>
      </w:r>
      <w:r w:rsidR="00180EFE" w:rsidRPr="0080372B">
        <w:t xml:space="preserve">Increasing the formic acid pressure enhances the absorption of the pump beam, which reduces the amplitude of the standing waves and results in a smoother curve when the cavity length is scanned </w:t>
      </w:r>
      <w:r w:rsidRPr="0080372B">
        <w:t>(Fig. 1</w:t>
      </w:r>
      <w:r w:rsidR="00931CD0" w:rsidRPr="0080372B">
        <w:t>3</w:t>
      </w:r>
      <w:r w:rsidR="00300772" w:rsidRPr="0080372B">
        <w:t xml:space="preserve">). </w:t>
      </w:r>
      <w:r w:rsidRPr="0080372B">
        <w:t xml:space="preserve">Through </w:t>
      </w:r>
      <w:r>
        <w:t>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0"/>
                    <a:srcRect/>
                    <a:stretch>
                      <a:fillRect/>
                    </a:stretch>
                  </pic:blipFill>
                  <pic:spPr>
                    <a:xfrm>
                      <a:off x="0" y="0"/>
                      <a:ext cx="3334793" cy="2641477"/>
                    </a:xfrm>
                    <a:prstGeom prst="rect">
                      <a:avLst/>
                    </a:prstGeom>
                    <a:ln/>
                  </pic:spPr>
                </pic:pic>
              </a:graphicData>
            </a:graphic>
          </wp:inline>
        </w:drawing>
      </w:r>
    </w:p>
    <w:p w14:paraId="06DA4C7C" w14:textId="45392808" w:rsidR="00B91178" w:rsidRDefault="00087E2C">
      <w:pPr>
        <w:pBdr>
          <w:top w:val="nil"/>
          <w:left w:val="nil"/>
          <w:bottom w:val="nil"/>
          <w:right w:val="nil"/>
          <w:between w:val="nil"/>
        </w:pBdr>
        <w:spacing w:after="200" w:line="240" w:lineRule="auto"/>
        <w:jc w:val="center"/>
        <w:rPr>
          <w:i/>
          <w:color w:val="44546A"/>
          <w:sz w:val="18"/>
          <w:szCs w:val="18"/>
        </w:rPr>
      </w:pPr>
      <w:bookmarkStart w:id="22" w:name="_heading=h.yv1pp8t7lh1z" w:colFirst="0" w:colLast="0"/>
      <w:bookmarkEnd w:id="22"/>
      <w:r>
        <w:rPr>
          <w:i/>
          <w:color w:val="44546A"/>
          <w:sz w:val="18"/>
          <w:szCs w:val="18"/>
        </w:rPr>
        <w:t>Figure 1</w:t>
      </w:r>
      <w:r w:rsidR="00931CD0">
        <w:rPr>
          <w:i/>
          <w:color w:val="44546A"/>
          <w:sz w:val="18"/>
          <w:szCs w:val="18"/>
        </w:rPr>
        <w:t>3</w:t>
      </w:r>
      <w:r>
        <w:rPr>
          <w:i/>
          <w:color w:val="44546A"/>
          <w:sz w:val="18"/>
          <w:szCs w:val="18"/>
        </w:rPr>
        <w:t>. Scanning Cavity under different gas pressure</w:t>
      </w:r>
      <w:r w:rsidR="0042586B">
        <w:rPr>
          <w:i/>
          <w:color w:val="44546A"/>
          <w:sz w:val="18"/>
          <w:szCs w:val="18"/>
        </w:rPr>
        <w:t>s</w:t>
      </w:r>
    </w:p>
    <w:p w14:paraId="655E001B" w14:textId="4211EDEF" w:rsidR="00931CD0" w:rsidRDefault="00087E2C" w:rsidP="00931CD0">
      <w:r>
        <w:t xml:space="preserve">Since the main resonance structure of the FIR laser will shift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w:t>
      </w:r>
      <w:r w:rsidR="006C3B57">
        <w:t xml:space="preserve">FIR </w:t>
      </w:r>
      <w:r>
        <w:t>power, and once the intensity drops to 80</w:t>
      </w:r>
      <w:r w:rsidR="00852C21">
        <w:t xml:space="preserve"> </w:t>
      </w:r>
      <w:r>
        <w:t xml:space="preserve">%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w:t>
      </w:r>
      <w:r w:rsidRPr="0080372B">
        <w:t>period, as shown in Fig. 1</w:t>
      </w:r>
      <w:r w:rsidR="00931CD0" w:rsidRPr="0080372B">
        <w:t>4</w:t>
      </w:r>
      <w:r w:rsidRPr="0080372B">
        <w:t>, where the downward peaks correspond to the auto-adjustment process.</w:t>
      </w:r>
      <w:r w:rsidR="00931CD0" w:rsidRPr="0080372B">
        <w:t xml:space="preserve"> </w:t>
      </w:r>
      <w:bookmarkStart w:id="23" w:name="_Hlk209916086"/>
      <w:r w:rsidR="00CC2292" w:rsidRPr="0080372B">
        <w:t xml:space="preserve">As shown in Fig. 14, without auto-adjustment, the output power decreases to zero within 4 minutes, whereas with auto-adjustment, </w:t>
      </w:r>
      <w:r w:rsidR="00C56E94" w:rsidRPr="0080372B">
        <w:t>the output remains in standard deviation values in 10% over an extended period</w:t>
      </w:r>
      <w:r w:rsidR="00CC2292" w:rsidRPr="0080372B">
        <w:t xml:space="preserve">. </w:t>
      </w:r>
      <w:bookmarkEnd w:id="23"/>
      <w:r w:rsidR="00931CD0" w:rsidRPr="0080372B">
        <w:t>The regular adjustment initially occurs approximately every 2 minutes. After about 1 hour, the system reaches thermal stability</w:t>
      </w:r>
      <w:r w:rsidR="00931CD0">
        <w:t>, and the adjustment interval increases to around 20 minutes.</w:t>
      </w:r>
    </w:p>
    <w:p w14:paraId="5AE90C41" w14:textId="2DDA7D85" w:rsidR="00B91178" w:rsidRDefault="00087E2C">
      <w:pPr>
        <w:keepNext/>
        <w:jc w:val="center"/>
      </w:pPr>
      <w:r>
        <w:lastRenderedPageBreak/>
        <w:t xml:space="preserve"> </w:t>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24" w:name="_heading=h.j5n1b22gqc44" w:colFirst="0" w:colLast="0"/>
      <w:bookmarkEnd w:id="24"/>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52A9A817" w:rsidR="00B91178" w:rsidRDefault="00087E2C">
      <w:pPr>
        <w:ind w:firstLine="0"/>
      </w:pPr>
      <w:r>
        <w:rPr>
          <w:b/>
        </w:rPr>
        <w:t xml:space="preserve">V: </w:t>
      </w:r>
      <w:r w:rsidR="009E1CCD">
        <w:rPr>
          <w:rFonts w:hint="eastAsia"/>
          <w:b/>
        </w:rPr>
        <w:t>CONCLUSION</w:t>
      </w:r>
    </w:p>
    <w:p w14:paraId="0E3EE18A" w14:textId="3606F9D8" w:rsidR="00B91178" w:rsidRDefault="00087E2C">
      <w:pPr>
        <w:jc w:val="both"/>
      </w:pPr>
      <w:r>
        <w:t xml:space="preserve">The NSTX-U high-k scattering diagnostic </w:t>
      </w:r>
      <w:r w:rsidR="000E00B5">
        <w:t>requires</w:t>
      </w:r>
      <w:r>
        <w:t xml:space="preserve"> a stable 693 GHz FIR laser source delivering ~</w:t>
      </w:r>
      <w:r w:rsidR="00931CD0">
        <w:t xml:space="preserve"> </w:t>
      </w:r>
      <w:r>
        <w:t>30 mW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3C560FF" w:rsidR="001867E4" w:rsidRPr="001867E4" w:rsidRDefault="001867E4" w:rsidP="001867E4">
      <w:pPr>
        <w:ind w:firstLine="0"/>
        <w:rPr>
          <w:b/>
        </w:rPr>
      </w:pPr>
      <w:r w:rsidRPr="001867E4">
        <w:rPr>
          <w:b/>
        </w:rPr>
        <w:t>A</w:t>
      </w:r>
      <w:r w:rsidR="009E1CCD">
        <w:rPr>
          <w:rFonts w:hint="eastAsia"/>
          <w:b/>
        </w:rPr>
        <w:t>CKNOWLEDGMENTS</w:t>
      </w:r>
    </w:p>
    <w:p w14:paraId="14DA737C" w14:textId="6F32E827" w:rsidR="001867E4" w:rsidRDefault="001867E4" w:rsidP="001867E4">
      <w:pPr>
        <w:ind w:firstLine="0"/>
        <w:jc w:val="both"/>
        <w:rPr>
          <w:lang w:val="en-US"/>
        </w:rPr>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7440E30C" w14:textId="77777777" w:rsidR="00125189" w:rsidRDefault="00125189" w:rsidP="001867E4">
      <w:pPr>
        <w:ind w:firstLine="0"/>
        <w:jc w:val="both"/>
        <w:rPr>
          <w:lang w:val="en-US"/>
        </w:rPr>
      </w:pPr>
    </w:p>
    <w:p w14:paraId="2DACD920" w14:textId="2915E626" w:rsidR="00125189" w:rsidRPr="00125189" w:rsidRDefault="00125189" w:rsidP="001867E4">
      <w:pPr>
        <w:ind w:firstLine="0"/>
        <w:jc w:val="both"/>
        <w:rPr>
          <w:b/>
          <w:bCs/>
        </w:rPr>
      </w:pPr>
      <w:r w:rsidRPr="00125189">
        <w:rPr>
          <w:b/>
          <w:bCs/>
        </w:rPr>
        <w:t>AUTHOR DECLARATIONS</w:t>
      </w:r>
    </w:p>
    <w:p w14:paraId="0EA8CBB4" w14:textId="2CFA1061" w:rsidR="0020459E" w:rsidRDefault="00125189" w:rsidP="00905FFF">
      <w:pPr>
        <w:ind w:firstLine="0"/>
        <w:rPr>
          <w:b/>
        </w:rPr>
      </w:pPr>
      <w:r w:rsidRPr="00125189">
        <w:rPr>
          <w:b/>
        </w:rPr>
        <w:t>Conflict of Interest</w:t>
      </w:r>
    </w:p>
    <w:p w14:paraId="2A781A05" w14:textId="1FE5F41B" w:rsidR="00125189" w:rsidRDefault="00125189" w:rsidP="00905FFF">
      <w:pPr>
        <w:ind w:firstLine="0"/>
        <w:rPr>
          <w:bCs/>
        </w:rPr>
      </w:pPr>
      <w:r w:rsidRPr="00125189">
        <w:rPr>
          <w:bCs/>
        </w:rPr>
        <w:t>The authors have no conflicts to disclose</w:t>
      </w:r>
      <w:r w:rsidR="002E4131">
        <w:rPr>
          <w:rFonts w:hint="eastAsia"/>
          <w:bCs/>
        </w:rPr>
        <w:t>.</w:t>
      </w:r>
    </w:p>
    <w:p w14:paraId="4E33F773" w14:textId="77777777" w:rsidR="00125189" w:rsidRDefault="00125189" w:rsidP="00905FFF">
      <w:pPr>
        <w:ind w:firstLine="0"/>
        <w:rPr>
          <w:bCs/>
        </w:rPr>
      </w:pPr>
    </w:p>
    <w:p w14:paraId="775E25D4" w14:textId="42425AD6" w:rsidR="00125189" w:rsidRPr="002E4131" w:rsidRDefault="00BF3F2D" w:rsidP="00905FFF">
      <w:pPr>
        <w:ind w:firstLine="0"/>
        <w:rPr>
          <w:b/>
        </w:rPr>
      </w:pPr>
      <w:r w:rsidRPr="002E4131">
        <w:rPr>
          <w:rFonts w:hint="eastAsia"/>
          <w:b/>
        </w:rPr>
        <w:lastRenderedPageBreak/>
        <w:t>Author Contributions</w:t>
      </w:r>
    </w:p>
    <w:p w14:paraId="4F459EC4" w14:textId="54D45EA6" w:rsidR="00BF3F2D" w:rsidRPr="00204F38" w:rsidRDefault="002E4131" w:rsidP="00905FFF">
      <w:pPr>
        <w:ind w:firstLine="0"/>
        <w:rPr>
          <w:bCs/>
        </w:rPr>
      </w:pPr>
      <w:r w:rsidRPr="00153361">
        <w:rPr>
          <w:rFonts w:hint="eastAsia"/>
          <w:b/>
        </w:rPr>
        <w:t>Xinhang Xu</w:t>
      </w:r>
      <w:r>
        <w:rPr>
          <w:rFonts w:hint="eastAsia"/>
          <w:bCs/>
        </w:rPr>
        <w:t>: Conceptualization(equal); Data curation(lead); Formal analysis(lead</w:t>
      </w:r>
      <w:r w:rsidR="00153361">
        <w:rPr>
          <w:bCs/>
        </w:rPr>
        <w:t xml:space="preserve">); </w:t>
      </w:r>
      <w:r w:rsidR="00225171">
        <w:rPr>
          <w:bCs/>
        </w:rPr>
        <w:t>Methodology</w:t>
      </w:r>
      <w:r>
        <w:rPr>
          <w:rFonts w:hint="eastAsia"/>
          <w:bCs/>
        </w:rPr>
        <w:t xml:space="preserve"> (equal</w:t>
      </w:r>
      <w:r w:rsidR="00153361">
        <w:rPr>
          <w:bCs/>
        </w:rPr>
        <w:t>); Validation</w:t>
      </w:r>
      <w:r>
        <w:rPr>
          <w:rFonts w:hint="eastAsia"/>
          <w:bCs/>
        </w:rPr>
        <w:t xml:space="preserve"> (lead); </w:t>
      </w:r>
      <w:r w:rsidR="004739CC">
        <w:rPr>
          <w:rFonts w:hint="eastAsia"/>
          <w:bCs/>
        </w:rPr>
        <w:t>Investigation</w:t>
      </w:r>
      <w:r w:rsidR="00334F66">
        <w:rPr>
          <w:rFonts w:hint="eastAsia"/>
          <w:bCs/>
        </w:rPr>
        <w:t xml:space="preserve"> (equal); </w:t>
      </w:r>
      <w:r>
        <w:rPr>
          <w:rFonts w:hint="eastAsia"/>
          <w:bCs/>
        </w:rPr>
        <w:t xml:space="preserve">Writing </w:t>
      </w:r>
      <w:r>
        <w:rPr>
          <w:bCs/>
        </w:rPr>
        <w:t>–</w:t>
      </w:r>
      <w:r>
        <w:rPr>
          <w:rFonts w:hint="eastAsia"/>
          <w:bCs/>
        </w:rPr>
        <w:t xml:space="preserve"> original draft (lead)</w:t>
      </w:r>
      <w:r w:rsidR="00334F66">
        <w:rPr>
          <w:rFonts w:hint="eastAsia"/>
          <w:bCs/>
        </w:rPr>
        <w:t>.</w:t>
      </w:r>
      <w:r w:rsidR="00153361">
        <w:rPr>
          <w:rFonts w:hint="eastAsia"/>
          <w:bCs/>
        </w:rPr>
        <w:t xml:space="preserve"> </w:t>
      </w:r>
      <w:r w:rsidR="00334F66">
        <w:rPr>
          <w:rFonts w:hint="eastAsia"/>
          <w:bCs/>
        </w:rPr>
        <w:t xml:space="preserve"> </w:t>
      </w:r>
      <w:r w:rsidR="00153361" w:rsidRPr="00153361">
        <w:rPr>
          <w:b/>
        </w:rPr>
        <w:t>Jon Dannenberg</w:t>
      </w:r>
      <w:r w:rsidR="00153361">
        <w:rPr>
          <w:b/>
        </w:rPr>
        <w:t>:</w:t>
      </w:r>
      <w:r w:rsidR="00153361">
        <w:rPr>
          <w:rFonts w:hint="eastAsia"/>
          <w:b/>
        </w:rPr>
        <w:t xml:space="preserve"> </w:t>
      </w:r>
      <w:r w:rsidR="00153361">
        <w:rPr>
          <w:rFonts w:hint="eastAsia"/>
          <w:bCs/>
        </w:rPr>
        <w:t xml:space="preserve">Conceptualization(equal); </w:t>
      </w:r>
      <w:r w:rsidR="00225171">
        <w:rPr>
          <w:bCs/>
        </w:rPr>
        <w:t>Methodology</w:t>
      </w:r>
      <w:r w:rsidR="00153361">
        <w:rPr>
          <w:rFonts w:hint="eastAsia"/>
          <w:bCs/>
        </w:rPr>
        <w:t xml:space="preserve"> (equal</w:t>
      </w:r>
      <w:r w:rsidR="00153361">
        <w:rPr>
          <w:bCs/>
        </w:rPr>
        <w:t>);</w:t>
      </w:r>
      <w:r w:rsidR="00153361">
        <w:rPr>
          <w:rFonts w:hint="eastAsia"/>
          <w:bCs/>
        </w:rPr>
        <w:t xml:space="preserve"> </w:t>
      </w:r>
      <w:r w:rsidR="004739CC">
        <w:rPr>
          <w:rFonts w:hint="eastAsia"/>
          <w:bCs/>
        </w:rPr>
        <w:t>Investigation</w:t>
      </w:r>
      <w:r w:rsidR="00153361">
        <w:rPr>
          <w:rFonts w:hint="eastAsia"/>
          <w:bCs/>
        </w:rPr>
        <w:t xml:space="preserve"> (equal); </w:t>
      </w:r>
      <w:r w:rsidR="00153361" w:rsidRPr="00153361">
        <w:rPr>
          <w:bCs/>
        </w:rPr>
        <w:t>Writing – review &amp; editing (equal).</w:t>
      </w:r>
      <w:r w:rsidR="00153361">
        <w:rPr>
          <w:rFonts w:hint="eastAsia"/>
          <w:bCs/>
        </w:rPr>
        <w:t xml:space="preserve"> </w:t>
      </w:r>
      <w:r w:rsidR="00153361" w:rsidRPr="00153361">
        <w:rPr>
          <w:b/>
        </w:rPr>
        <w:t>Calvin Domier</w:t>
      </w:r>
      <w:r w:rsidR="00153361">
        <w:rPr>
          <w:b/>
        </w:rPr>
        <w:t>:</w:t>
      </w:r>
      <w:r w:rsidR="00153361" w:rsidRPr="00153361">
        <w:rPr>
          <w:rFonts w:hint="eastAsia"/>
          <w:bCs/>
        </w:rPr>
        <w:t xml:space="preserve"> </w:t>
      </w:r>
      <w:r w:rsidR="00204F38">
        <w:rPr>
          <w:rFonts w:hint="eastAsia"/>
          <w:bCs/>
        </w:rPr>
        <w:t xml:space="preserve">Conceptualization(equal); </w:t>
      </w:r>
      <w:r w:rsidR="00225171">
        <w:rPr>
          <w:bCs/>
        </w:rPr>
        <w:t>Methodology</w:t>
      </w:r>
      <w:r w:rsidR="00225171">
        <w:rPr>
          <w:rFonts w:hint="eastAsia"/>
          <w:bCs/>
        </w:rPr>
        <w:t xml:space="preserve"> </w:t>
      </w:r>
      <w:r w:rsidR="00204F38">
        <w:rPr>
          <w:rFonts w:hint="eastAsia"/>
          <w:bCs/>
        </w:rPr>
        <w:t>(equal</w:t>
      </w:r>
      <w:r w:rsidR="00204F38">
        <w:rPr>
          <w:bCs/>
        </w:rPr>
        <w:t>);</w:t>
      </w:r>
      <w:r w:rsidR="00204F38">
        <w:rPr>
          <w:rFonts w:hint="eastAsia"/>
          <w:bCs/>
        </w:rPr>
        <w:t xml:space="preserve"> </w:t>
      </w:r>
      <w:r w:rsidR="00204F38" w:rsidRPr="00204F38">
        <w:rPr>
          <w:b/>
          <w:sz w:val="24"/>
          <w:szCs w:val="24"/>
        </w:rPr>
        <w:t>Yilun Zhu</w:t>
      </w:r>
      <w:r w:rsidR="00204F38" w:rsidRPr="00204F38">
        <w:rPr>
          <w:bCs/>
          <w:sz w:val="24"/>
          <w:szCs w:val="24"/>
        </w:rPr>
        <w:t>:</w:t>
      </w:r>
      <w:r w:rsidR="00204F38" w:rsidRPr="00204F38">
        <w:rPr>
          <w:rFonts w:hint="eastAsia"/>
          <w:bCs/>
          <w:sz w:val="24"/>
          <w:szCs w:val="24"/>
        </w:rPr>
        <w:t xml:space="preserve"> </w:t>
      </w:r>
      <w:r w:rsidR="00204F38" w:rsidRPr="00153361">
        <w:rPr>
          <w:bCs/>
        </w:rPr>
        <w:t>Writing – review &amp; editing (equal)</w:t>
      </w:r>
      <w:r w:rsidR="00204F38">
        <w:rPr>
          <w:rFonts w:hint="eastAsia"/>
          <w:bCs/>
        </w:rPr>
        <w:t>;</w:t>
      </w:r>
      <w:r w:rsidR="00204F38" w:rsidRPr="00204F38">
        <w:t xml:space="preserve"> </w:t>
      </w:r>
      <w:r w:rsidR="00204F38" w:rsidRPr="00204F38">
        <w:rPr>
          <w:bCs/>
        </w:rPr>
        <w:t>Visualization (lead)</w:t>
      </w:r>
      <w:r w:rsidR="004739CC">
        <w:rPr>
          <w:rFonts w:hint="eastAsia"/>
          <w:bCs/>
        </w:rPr>
        <w:t xml:space="preserve">; </w:t>
      </w:r>
      <w:r w:rsidR="004739CC" w:rsidRPr="004739CC">
        <w:rPr>
          <w:bCs/>
        </w:rPr>
        <w:t>Funding acquisition</w:t>
      </w:r>
      <w:r w:rsidR="004739CC">
        <w:rPr>
          <w:rFonts w:hint="eastAsia"/>
          <w:bCs/>
        </w:rPr>
        <w:t>(equal)</w:t>
      </w:r>
      <w:r w:rsidR="00204F38">
        <w:rPr>
          <w:rFonts w:hint="eastAsia"/>
          <w:bCs/>
        </w:rPr>
        <w:t xml:space="preserve">. </w:t>
      </w:r>
      <w:r w:rsidR="00204F38" w:rsidRPr="00204F38">
        <w:rPr>
          <w:b/>
        </w:rPr>
        <w:t>Xiaoliang Li</w:t>
      </w:r>
      <w:r w:rsidR="00204F38">
        <w:rPr>
          <w:rFonts w:hint="eastAsia"/>
          <w:bCs/>
        </w:rPr>
        <w:t>:</w:t>
      </w:r>
      <w:r w:rsidR="00204F38" w:rsidRPr="00204F38">
        <w:rPr>
          <w:bCs/>
        </w:rPr>
        <w:t xml:space="preserve"> </w:t>
      </w:r>
      <w:r w:rsidR="00204F38" w:rsidRPr="00153361">
        <w:rPr>
          <w:bCs/>
        </w:rPr>
        <w:t>Writing – review &amp; editing (equal)</w:t>
      </w:r>
      <w:r w:rsidR="00204F38">
        <w:rPr>
          <w:bCs/>
        </w:rPr>
        <w:t>.</w:t>
      </w:r>
      <w:r w:rsidR="00204F38">
        <w:rPr>
          <w:rFonts w:hint="eastAsia"/>
          <w:bCs/>
        </w:rPr>
        <w:t xml:space="preserve"> </w:t>
      </w:r>
      <w:r w:rsidR="00204F38" w:rsidRPr="00204F38">
        <w:rPr>
          <w:b/>
        </w:rPr>
        <w:t>Neville Luhmann, Jr.</w:t>
      </w:r>
      <w:r w:rsidR="00204F38" w:rsidRPr="00204F38">
        <w:rPr>
          <w:rFonts w:hint="eastAsia"/>
          <w:bCs/>
        </w:rPr>
        <w:t>:</w:t>
      </w:r>
      <w:r w:rsidR="00204F38" w:rsidRPr="00204F38">
        <w:rPr>
          <w:bCs/>
        </w:rPr>
        <w:t xml:space="preserve"> </w:t>
      </w:r>
      <w:r w:rsidR="00204F38" w:rsidRPr="00153361">
        <w:rPr>
          <w:bCs/>
        </w:rPr>
        <w:t>Writing – review &amp; editing (equal)</w:t>
      </w:r>
      <w:r w:rsidR="00204F38">
        <w:rPr>
          <w:rFonts w:hint="eastAsia"/>
          <w:bCs/>
        </w:rPr>
        <w:t>;</w:t>
      </w:r>
      <w:r w:rsidR="00204F38" w:rsidRPr="00204F38">
        <w:t xml:space="preserve"> </w:t>
      </w:r>
      <w:r w:rsidR="00204F38" w:rsidRPr="00204F38">
        <w:rPr>
          <w:bCs/>
        </w:rPr>
        <w:t>Supervision (equal)</w:t>
      </w:r>
      <w:r w:rsidR="004739CC">
        <w:rPr>
          <w:rFonts w:hint="eastAsia"/>
          <w:bCs/>
        </w:rPr>
        <w:t>;</w:t>
      </w:r>
      <w:r w:rsidR="004739CC" w:rsidRPr="004739CC">
        <w:t xml:space="preserve"> </w:t>
      </w:r>
      <w:r w:rsidR="004739CC" w:rsidRPr="004739CC">
        <w:rPr>
          <w:bCs/>
        </w:rPr>
        <w:t>Funding acquisition</w:t>
      </w:r>
      <w:r w:rsidR="004739CC">
        <w:rPr>
          <w:rFonts w:hint="eastAsia"/>
          <w:bCs/>
        </w:rPr>
        <w:t xml:space="preserve"> (equal)</w:t>
      </w:r>
      <w:r w:rsidR="00204F38">
        <w:rPr>
          <w:rFonts w:hint="eastAsia"/>
          <w:bCs/>
        </w:rPr>
        <w:t xml:space="preserve">. </w:t>
      </w:r>
      <w:r w:rsidR="00204F38" w:rsidRPr="00204F38">
        <w:rPr>
          <w:b/>
        </w:rPr>
        <w:t>Yang Ren</w:t>
      </w:r>
      <w:r w:rsidR="00204F38">
        <w:rPr>
          <w:rFonts w:hint="eastAsia"/>
          <w:b/>
        </w:rPr>
        <w:t xml:space="preserve">: </w:t>
      </w:r>
      <w:r w:rsidR="00204F38" w:rsidRPr="00153361">
        <w:rPr>
          <w:bCs/>
        </w:rPr>
        <w:t>Writing – review &amp; editing (equal)</w:t>
      </w:r>
      <w:r w:rsidR="00204F38">
        <w:rPr>
          <w:bCs/>
        </w:rPr>
        <w:t>.</w:t>
      </w:r>
    </w:p>
    <w:p w14:paraId="73B95BF8" w14:textId="31B0E5B5" w:rsidR="0020459E" w:rsidRPr="00153361" w:rsidRDefault="0020459E" w:rsidP="00905FFF">
      <w:pPr>
        <w:ind w:firstLine="0"/>
        <w:rPr>
          <w:bCs/>
        </w:rPr>
      </w:pPr>
    </w:p>
    <w:p w14:paraId="15674ABB" w14:textId="39EA59E0" w:rsidR="0020459E" w:rsidRDefault="009E1CCD" w:rsidP="00905FFF">
      <w:pPr>
        <w:ind w:firstLine="0"/>
        <w:rPr>
          <w:b/>
        </w:rPr>
      </w:pPr>
      <w:r w:rsidRPr="009E1CCD">
        <w:rPr>
          <w:b/>
        </w:rPr>
        <w:t>DATA AVAILABILITY</w:t>
      </w:r>
    </w:p>
    <w:p w14:paraId="3AB82808" w14:textId="3C020301" w:rsidR="009E1CCD" w:rsidRDefault="009E1CCD" w:rsidP="009E1CCD">
      <w:pPr>
        <w:ind w:firstLine="0"/>
        <w:rPr>
          <w:bCs/>
        </w:rPr>
      </w:pPr>
      <w:r>
        <w:rPr>
          <w:rFonts w:hint="eastAsia"/>
          <w:b/>
        </w:rPr>
        <w:t xml:space="preserve">     </w:t>
      </w:r>
      <w:r w:rsidRPr="009E1CCD">
        <w:rPr>
          <w:rFonts w:hint="eastAsia"/>
          <w:bCs/>
        </w:rPr>
        <w:t xml:space="preserve"> </w:t>
      </w:r>
      <w:r w:rsidRPr="009E1CCD">
        <w:rPr>
          <w:bCs/>
        </w:rPr>
        <w:t>The data that support the findings of this study are available</w:t>
      </w:r>
      <w:r>
        <w:rPr>
          <w:rFonts w:hint="eastAsia"/>
          <w:bCs/>
        </w:rPr>
        <w:t xml:space="preserve"> </w:t>
      </w:r>
      <w:r w:rsidRPr="009E1CCD">
        <w:rPr>
          <w:bCs/>
        </w:rPr>
        <w:t>from the corresponding author upon reasonable request.</w:t>
      </w:r>
    </w:p>
    <w:p w14:paraId="3100F570" w14:textId="77777777" w:rsidR="009E1CCD" w:rsidRPr="009E1CCD" w:rsidRDefault="009E1CCD" w:rsidP="009E1CCD">
      <w:pPr>
        <w:ind w:firstLine="0"/>
        <w:rPr>
          <w:bCs/>
        </w:rPr>
      </w:pPr>
    </w:p>
    <w:p w14:paraId="052179C5" w14:textId="485FA994" w:rsidR="005732BF" w:rsidRPr="00905FFF" w:rsidRDefault="000E00B5" w:rsidP="00905FFF">
      <w:pPr>
        <w:ind w:firstLine="0"/>
        <w:rPr>
          <w:b/>
        </w:rPr>
      </w:pPr>
      <w:r w:rsidRPr="00905FFF">
        <w:rPr>
          <w:b/>
        </w:rPr>
        <w:t>R</w:t>
      </w:r>
      <w:r w:rsidR="009E1CCD">
        <w:rPr>
          <w:rFonts w:hint="eastAsia"/>
          <w:b/>
        </w:rPr>
        <w:t>EFERENCES</w:t>
      </w:r>
    </w:p>
    <w:p w14:paraId="4BA50A45" w14:textId="77777777" w:rsidR="00B8550B" w:rsidRPr="00B8550B" w:rsidRDefault="005732BF" w:rsidP="00984504">
      <w:pPr>
        <w:pStyle w:val="EndNoteBibliography"/>
        <w:spacing w:after="240"/>
        <w:ind w:left="550" w:hangingChars="250" w:hanging="550"/>
        <w:jc w:val="left"/>
      </w:pPr>
      <w:r w:rsidRPr="000E00B5">
        <w:fldChar w:fldCharType="begin"/>
      </w:r>
      <w:r w:rsidRPr="000E00B5">
        <w:instrText xml:space="preserve"> ADDIN EN.REFLIST </w:instrText>
      </w:r>
      <w:r w:rsidRPr="000E00B5">
        <w:fldChar w:fldCharType="separate"/>
      </w:r>
      <w:bookmarkStart w:id="25" w:name="_ENREF_1"/>
      <w:r w:rsidR="00B8550B" w:rsidRPr="00B8550B">
        <w:t>1.</w:t>
      </w:r>
      <w:r w:rsidR="00B8550B" w:rsidRPr="00B8550B">
        <w:tab/>
        <w:t>P. Sun, Y. Ren, W. Wang, X. Han, H. Liu, Y. Li, G. Li, Y. Wang, B. Hao and Y. Zhu, "</w:t>
      </w:r>
      <w:r w:rsidR="00B8550B" w:rsidRPr="00B8550B">
        <w:rPr>
          <w:i/>
        </w:rPr>
        <w:t>On the Role of Ion Temperature Gradient Turbulence in Driving Ion Thermal Transport in Neutral Beam Injection-Heated L-mode Plasmas in a Superconducting Tokamak</w:t>
      </w:r>
      <w:r w:rsidR="00B8550B" w:rsidRPr="00B8550B">
        <w:t>", Nuclear Fusion,  (2025).</w:t>
      </w:r>
      <w:bookmarkEnd w:id="25"/>
    </w:p>
    <w:p w14:paraId="163465A5" w14:textId="77777777" w:rsidR="00B8550B" w:rsidRPr="00B8550B" w:rsidRDefault="00B8550B" w:rsidP="00984504">
      <w:pPr>
        <w:pStyle w:val="EndNoteBibliography"/>
        <w:spacing w:after="240"/>
        <w:ind w:left="550" w:hangingChars="250" w:hanging="550"/>
        <w:jc w:val="left"/>
      </w:pPr>
      <w:bookmarkStart w:id="26" w:name="_ENREF_2"/>
      <w:r w:rsidRPr="00B8550B">
        <w:t>2.</w:t>
      </w:r>
      <w:r w:rsidRPr="00B8550B">
        <w:tab/>
        <w:t>Y. Chen, P.-J. Chen, R. Hu, Y. Zhu, J.-H. Yu, A.-V. Pham, O. Momeni, C. Domier, J. Dannenberg and X. Li, "</w:t>
      </w:r>
      <w:r w:rsidRPr="00B8550B">
        <w:rPr>
          <w:i/>
        </w:rPr>
        <w:t>Frontier system-on-chip (SoC) technology for microwave diagnostics</w:t>
      </w:r>
      <w:r w:rsidRPr="00B8550B">
        <w:t>", Review of Scientific Instruments  95  (9),  (2024).</w:t>
      </w:r>
      <w:bookmarkEnd w:id="26"/>
    </w:p>
    <w:p w14:paraId="476DD1DE" w14:textId="77777777" w:rsidR="00B8550B" w:rsidRPr="00B8550B" w:rsidRDefault="00B8550B" w:rsidP="00984504">
      <w:pPr>
        <w:pStyle w:val="EndNoteBibliography"/>
        <w:spacing w:after="240"/>
        <w:ind w:left="550" w:hangingChars="250" w:hanging="550"/>
        <w:jc w:val="left"/>
      </w:pPr>
      <w:bookmarkStart w:id="27" w:name="_ENREF_3"/>
      <w:r w:rsidRPr="00B8550B">
        <w:t>3.</w:t>
      </w:r>
      <w:r w:rsidRPr="00B8550B">
        <w:tab/>
        <w:t>M. Ono, S. Kaye, Y.-K. Peng, G. Barnes, W. Blanchard, M. Carter, J. Chrzanowski, L. Dudek, R. Ewig and D. Gates, "</w:t>
      </w:r>
      <w:r w:rsidRPr="00B8550B">
        <w:rPr>
          <w:i/>
        </w:rPr>
        <w:t>Exploration of spherical torus physics in the NSTX device</w:t>
      </w:r>
      <w:r w:rsidRPr="00B8550B">
        <w:t>", Nuclear Fusion  40  (3Y), 557  (2000).</w:t>
      </w:r>
      <w:bookmarkEnd w:id="27"/>
    </w:p>
    <w:p w14:paraId="40EAD21E" w14:textId="77777777" w:rsidR="00B8550B" w:rsidRPr="00B8550B" w:rsidRDefault="00B8550B" w:rsidP="00984504">
      <w:pPr>
        <w:pStyle w:val="EndNoteBibliography"/>
        <w:spacing w:after="240"/>
        <w:ind w:left="550" w:hangingChars="250" w:hanging="550"/>
        <w:jc w:val="left"/>
      </w:pPr>
      <w:bookmarkStart w:id="28" w:name="_ENREF_4"/>
      <w:r w:rsidRPr="00B8550B">
        <w:t>4.</w:t>
      </w:r>
      <w:r w:rsidRPr="00B8550B">
        <w:tab/>
        <w:t>S. Kaye, F. Levinton, D. Stutman, K. Tritz, H. Yuh, M. Bell, R. Bell, C. Domier, D. Gates and W. Horton, "</w:t>
      </w:r>
      <w:r w:rsidRPr="00B8550B">
        <w:rPr>
          <w:i/>
        </w:rPr>
        <w:t>Confinement and local transport in the National Spherical Torus Experiment (NSTX)</w:t>
      </w:r>
      <w:r w:rsidRPr="00B8550B">
        <w:t>", Nuclear Fusion  47  (7), 499  (2007).</w:t>
      </w:r>
      <w:bookmarkEnd w:id="28"/>
    </w:p>
    <w:p w14:paraId="54A067E5" w14:textId="77777777" w:rsidR="00B8550B" w:rsidRPr="00B8550B" w:rsidRDefault="00B8550B" w:rsidP="00984504">
      <w:pPr>
        <w:pStyle w:val="EndNoteBibliography"/>
        <w:spacing w:after="240"/>
        <w:ind w:left="550" w:hangingChars="250" w:hanging="550"/>
        <w:jc w:val="left"/>
      </w:pPr>
      <w:bookmarkStart w:id="29" w:name="_ENREF_5"/>
      <w:r w:rsidRPr="00B8550B">
        <w:t>5.</w:t>
      </w:r>
      <w:r w:rsidRPr="00B8550B">
        <w:tab/>
        <w:t>Y. Ren, E. Belova, N. Gorelenkov, W. Guttenfelder, S. Kaye, E. Mazzucato, J. Peterson, D. Smith, D. Stutman and K. Tritz, "</w:t>
      </w:r>
      <w:r w:rsidRPr="00B8550B">
        <w:rPr>
          <w:i/>
        </w:rPr>
        <w:t>Recent progress in understanding electron thermal transport in NSTX</w:t>
      </w:r>
      <w:r w:rsidRPr="00B8550B">
        <w:t>", Nuclear Fusion  57  (7), 072002  (2017).</w:t>
      </w:r>
      <w:bookmarkEnd w:id="29"/>
    </w:p>
    <w:p w14:paraId="0294DE3D" w14:textId="77777777" w:rsidR="00B8550B" w:rsidRPr="00B8550B" w:rsidRDefault="00B8550B" w:rsidP="00984504">
      <w:pPr>
        <w:pStyle w:val="EndNoteBibliography"/>
        <w:spacing w:after="240"/>
        <w:ind w:left="550" w:hangingChars="250" w:hanging="550"/>
        <w:jc w:val="left"/>
      </w:pPr>
      <w:bookmarkStart w:id="30" w:name="_ENREF_6"/>
      <w:r w:rsidRPr="00B8550B">
        <w:t>6.</w:t>
      </w:r>
      <w:r w:rsidRPr="00B8550B">
        <w:tab/>
        <w:t>G. Yu, G. Kramer, Y. Zhu, X. Li, Y. Wang, A. Diallo, Y. Ren, J. Yu, Y. Chen and X. Liu, "</w:t>
      </w:r>
      <w:r w:rsidRPr="00B8550B">
        <w:rPr>
          <w:i/>
        </w:rPr>
        <w:t>Noise suppression for MHD characterization with electron cyclotron emission imaging 1D technique</w:t>
      </w:r>
      <w:r w:rsidRPr="00B8550B">
        <w:t>", Plasma Physics and Controlled Fusion  63  (5), 055001  (2021).</w:t>
      </w:r>
      <w:bookmarkEnd w:id="30"/>
    </w:p>
    <w:p w14:paraId="47649434" w14:textId="77777777" w:rsidR="00B8550B" w:rsidRPr="00B8550B" w:rsidRDefault="00B8550B" w:rsidP="00984504">
      <w:pPr>
        <w:pStyle w:val="EndNoteBibliography"/>
        <w:spacing w:after="240"/>
        <w:ind w:left="550" w:hangingChars="250" w:hanging="550"/>
        <w:jc w:val="left"/>
      </w:pPr>
      <w:bookmarkStart w:id="31" w:name="_ENREF_7"/>
      <w:r w:rsidRPr="00B8550B">
        <w:t>7.</w:t>
      </w:r>
      <w:r w:rsidRPr="00B8550B">
        <w:tab/>
        <w:t>G. Yu, G. Kramer, Y. Zhu, M. Austin, S. Denk, M.-G. Yoo, X. Li, B. Zhao, R. Xie and Z. Li, "</w:t>
      </w:r>
      <w:r w:rsidRPr="00B8550B">
        <w:rPr>
          <w:i/>
        </w:rPr>
        <w:t>Modelling of the electron cyclotron emission burst from a laboratory tokamak plasma with loss-cone maser instability</w:t>
      </w:r>
      <w:r w:rsidRPr="00B8550B">
        <w:t>", Journal of Plasma Physics  90  (6), 985900601  (2024).</w:t>
      </w:r>
      <w:bookmarkEnd w:id="31"/>
    </w:p>
    <w:p w14:paraId="3A1E729C" w14:textId="77777777" w:rsidR="00B8550B" w:rsidRPr="00B8550B" w:rsidRDefault="00B8550B" w:rsidP="00984504">
      <w:pPr>
        <w:pStyle w:val="EndNoteBibliography"/>
        <w:spacing w:after="240"/>
        <w:ind w:left="550" w:hangingChars="250" w:hanging="550"/>
        <w:jc w:val="left"/>
      </w:pPr>
      <w:bookmarkStart w:id="32" w:name="_ENREF_8"/>
      <w:r w:rsidRPr="00B8550B">
        <w:t>8.</w:t>
      </w:r>
      <w:r w:rsidRPr="00B8550B">
        <w:tab/>
        <w:t>F. Jenko, W. Dorland, M. Kotschenreuther and B. Rogers, "</w:t>
      </w:r>
      <w:r w:rsidRPr="00B8550B">
        <w:rPr>
          <w:i/>
        </w:rPr>
        <w:t>Electron temperature gradient driven turbulence</w:t>
      </w:r>
      <w:r w:rsidRPr="00B8550B">
        <w:t>", Physics of plasmas  7  (5), 1904-1910  (2000).</w:t>
      </w:r>
      <w:bookmarkEnd w:id="32"/>
    </w:p>
    <w:p w14:paraId="7EA14DAB" w14:textId="77777777" w:rsidR="00B8550B" w:rsidRPr="00B8550B" w:rsidRDefault="00B8550B" w:rsidP="00984504">
      <w:pPr>
        <w:pStyle w:val="EndNoteBibliography"/>
        <w:spacing w:after="240"/>
        <w:ind w:left="550" w:hangingChars="250" w:hanging="550"/>
        <w:jc w:val="left"/>
      </w:pPr>
      <w:bookmarkStart w:id="33" w:name="_ENREF_9"/>
      <w:r w:rsidRPr="00B8550B">
        <w:lastRenderedPageBreak/>
        <w:t>9.</w:t>
      </w:r>
      <w:r w:rsidRPr="00B8550B">
        <w:tab/>
        <w:t>W. Dorland, F. Jenko, M. Kotschenreuther and B. Rogers, "</w:t>
      </w:r>
      <w:r w:rsidRPr="00B8550B">
        <w:rPr>
          <w:i/>
        </w:rPr>
        <w:t>Electron temperature gradient turbulence</w:t>
      </w:r>
      <w:r w:rsidRPr="00B8550B">
        <w:t>", Physical review letters  85  (26), 5579  (2000).</w:t>
      </w:r>
      <w:bookmarkEnd w:id="33"/>
    </w:p>
    <w:p w14:paraId="2BA0760F" w14:textId="77777777" w:rsidR="00B8550B" w:rsidRPr="00B8550B" w:rsidRDefault="00B8550B" w:rsidP="00984504">
      <w:pPr>
        <w:pStyle w:val="EndNoteBibliography"/>
        <w:spacing w:after="240"/>
        <w:ind w:left="550" w:hangingChars="250" w:hanging="550"/>
        <w:jc w:val="left"/>
      </w:pPr>
      <w:bookmarkStart w:id="34" w:name="_ENREF_10"/>
      <w:r w:rsidRPr="00B8550B">
        <w:t>10.</w:t>
      </w:r>
      <w:r w:rsidRPr="00B8550B">
        <w:tab/>
        <w:t>J. Menard, L. Bromberg, T. Brown, T. Burgess, D. Dix, L. El-Guebaly, T. Gerrity, R. J. Goldston, R. Hawryluk and R. Kastner, "</w:t>
      </w:r>
      <w:r w:rsidRPr="00B8550B">
        <w:rPr>
          <w:i/>
        </w:rPr>
        <w:t>Prospects for pilot plants based on the tokamak, spherical tokamak and stellarator</w:t>
      </w:r>
      <w:r w:rsidRPr="00B8550B">
        <w:t>", Nuclear Fusion  51  (10), 103014  (2011).</w:t>
      </w:r>
      <w:bookmarkEnd w:id="34"/>
    </w:p>
    <w:p w14:paraId="489D7AFD" w14:textId="77777777" w:rsidR="00B8550B" w:rsidRPr="00B8550B" w:rsidRDefault="00B8550B" w:rsidP="00984504">
      <w:pPr>
        <w:pStyle w:val="EndNoteBibliography"/>
        <w:spacing w:after="240"/>
        <w:ind w:left="550" w:hangingChars="250" w:hanging="550"/>
        <w:jc w:val="left"/>
      </w:pPr>
      <w:bookmarkStart w:id="35" w:name="_ENREF_11"/>
      <w:r w:rsidRPr="00B8550B">
        <w:t>11.</w:t>
      </w:r>
      <w:r w:rsidRPr="00B8550B">
        <w:tab/>
        <w:t>M. Valovič, R. Akers, M. De Bock, J. McCone, L. Garzotti, C. Michael, G. Naylor, A. Patel, C. Roach and R. Scannell, "</w:t>
      </w:r>
      <w:r w:rsidRPr="00B8550B">
        <w:rPr>
          <w:i/>
        </w:rPr>
        <w:t>Collisionality and safety factor scalings of H-mode energy transport in the MAST spherical tokamak</w:t>
      </w:r>
      <w:r w:rsidRPr="00B8550B">
        <w:t>", Nuclear Fusion  51  (7), 073045  (2011).</w:t>
      </w:r>
      <w:bookmarkEnd w:id="35"/>
    </w:p>
    <w:p w14:paraId="7F20D78A" w14:textId="723FD9B2" w:rsidR="00B8550B" w:rsidRPr="00094FAA" w:rsidRDefault="00B8550B" w:rsidP="00984504">
      <w:pPr>
        <w:pStyle w:val="EndNoteBibliography"/>
        <w:ind w:left="550" w:hangingChars="250" w:hanging="550"/>
        <w:jc w:val="left"/>
        <w:rPr>
          <w:i/>
        </w:rPr>
      </w:pPr>
      <w:bookmarkStart w:id="36" w:name="_ENREF_12"/>
      <w:r w:rsidRPr="00B8550B">
        <w:t>12.</w:t>
      </w:r>
      <w:r w:rsidRPr="00B8550B">
        <w:tab/>
        <w:t>C. W. Domier, J. Dannenberg, Y. Zhu, X. Liu, J. R. Sirigiri, Y. Ren, B. Stratton and N. J. r. Luhmann, "</w:t>
      </w:r>
      <w:r w:rsidRPr="00B8550B">
        <w:rPr>
          <w:i/>
        </w:rPr>
        <w:t>A poloidal highscattering system for NSTX-U</w:t>
      </w:r>
      <w:r w:rsidRPr="00B8550B">
        <w:t>", Journal of Instrumentation  17  (1),  (2022).</w:t>
      </w:r>
      <w:bookmarkEnd w:id="36"/>
    </w:p>
    <w:p w14:paraId="181C556C" w14:textId="77777777" w:rsidR="00B8550B" w:rsidRPr="00B8550B" w:rsidRDefault="00B8550B" w:rsidP="00984504">
      <w:pPr>
        <w:pStyle w:val="EndNoteBibliography"/>
        <w:spacing w:after="240"/>
        <w:ind w:left="550" w:hangingChars="250" w:hanging="550"/>
        <w:jc w:val="left"/>
      </w:pPr>
      <w:bookmarkStart w:id="37" w:name="_ENREF_13"/>
      <w:r w:rsidRPr="00B8550B">
        <w:t>13.</w:t>
      </w:r>
      <w:r w:rsidRPr="00B8550B">
        <w:tab/>
        <w:t>R. Barchfeld, C. Domier, Y. Ren, R. Ellis, P. Riemenschneider, N. Allen, R. Kaita, B. Stratton, J. Dannenberg and Y. Zhu, "</w:t>
      </w:r>
      <w:r w:rsidRPr="00B8550B">
        <w:rPr>
          <w:i/>
        </w:rPr>
        <w:t>The high-k poloidal scattering system for NSTX-U</w:t>
      </w:r>
      <w:r w:rsidRPr="00B8550B">
        <w:t>", Review of Scientific Instruments  89  (10),  (2018).</w:t>
      </w:r>
      <w:bookmarkEnd w:id="37"/>
    </w:p>
    <w:p w14:paraId="6C3BF685" w14:textId="77777777" w:rsidR="00B8550B" w:rsidRPr="00B8550B" w:rsidRDefault="00B8550B" w:rsidP="00984504">
      <w:pPr>
        <w:pStyle w:val="EndNoteBibliography"/>
        <w:spacing w:after="240"/>
        <w:ind w:left="550" w:hangingChars="250" w:hanging="550"/>
        <w:jc w:val="left"/>
      </w:pPr>
      <w:bookmarkStart w:id="38" w:name="_ENREF_14"/>
      <w:r w:rsidRPr="00B8550B">
        <w:t>14.</w:t>
      </w:r>
      <w:r w:rsidRPr="00B8550B">
        <w:tab/>
        <w:t>X. Z. Liu, Y. Ren, Y. L. Zhu and N. J. r. Luhmann, "</w:t>
      </w:r>
      <w:r w:rsidRPr="00B8550B">
        <w:rPr>
          <w:i/>
        </w:rPr>
        <w:t>Quasi-optical beam tracing module development for millimeter-wave high-wavenumber collective scattering on the NSTX-U and EAST tokamaks</w:t>
      </w:r>
      <w:r w:rsidRPr="00B8550B">
        <w:t>", Fusion Engineering and Design  212,  (2025).</w:t>
      </w:r>
      <w:bookmarkEnd w:id="38"/>
    </w:p>
    <w:p w14:paraId="0130F62A" w14:textId="77777777" w:rsidR="00B8550B" w:rsidRPr="00B8550B" w:rsidRDefault="00B8550B" w:rsidP="00984504">
      <w:pPr>
        <w:pStyle w:val="EndNoteBibliography"/>
        <w:spacing w:after="240"/>
        <w:ind w:left="550" w:hangingChars="250" w:hanging="550"/>
        <w:jc w:val="left"/>
      </w:pPr>
      <w:bookmarkStart w:id="39" w:name="_ENREF_15"/>
      <w:r w:rsidRPr="00B8550B">
        <w:t>15.</w:t>
      </w:r>
      <w:r w:rsidRPr="00B8550B">
        <w:tab/>
        <w:t>P. J. Sun, X. Z. Liu, Y. Ren, G. S. Xu, R. Chen, J. Qian, X. L. Li, C. Domier, J. Dannenberg, K. Yao, Y. L. Zhu and N. J. r. Luhmann, "</w:t>
      </w:r>
      <w:r w:rsidRPr="00B8550B">
        <w:rPr>
          <w:i/>
        </w:rPr>
        <w:t>Millimeter-wave high-wavenumber scattering diagnostic developments on EAST and NSTX-U</w:t>
      </w:r>
      <w:r w:rsidRPr="00B8550B">
        <w:t>", Review of Scientific Instruments  95  (8),  (2024).</w:t>
      </w:r>
      <w:bookmarkEnd w:id="39"/>
    </w:p>
    <w:p w14:paraId="28C7363D" w14:textId="77777777" w:rsidR="00B8550B" w:rsidRPr="00B8550B" w:rsidRDefault="00B8550B" w:rsidP="00984504">
      <w:pPr>
        <w:pStyle w:val="EndNoteBibliography"/>
        <w:spacing w:after="240"/>
        <w:ind w:left="550" w:hangingChars="250" w:hanging="550"/>
        <w:jc w:val="left"/>
      </w:pPr>
      <w:bookmarkStart w:id="40" w:name="_ENREF_16"/>
      <w:r w:rsidRPr="00B8550B">
        <w:t>16.</w:t>
      </w:r>
      <w:r w:rsidRPr="00B8550B">
        <w:tab/>
        <w:t>X. L. Li, Y. Liu, G. Xu, T. Zhou and Y. Zhu, "</w:t>
      </w:r>
      <w:r w:rsidRPr="00B8550B">
        <w:rPr>
          <w:i/>
        </w:rPr>
        <w:t>Design and characterization of a single-channel microwave interferometer for the Helicon Physics Prototype eXperiment</w:t>
      </w:r>
      <w:r w:rsidRPr="00B8550B">
        <w:t>", Fusion Engineering and Design  172, 112914  (2021).</w:t>
      </w:r>
      <w:bookmarkEnd w:id="40"/>
    </w:p>
    <w:p w14:paraId="3DC62512" w14:textId="77777777" w:rsidR="00B8550B" w:rsidRPr="00B8550B" w:rsidRDefault="00B8550B" w:rsidP="00984504">
      <w:pPr>
        <w:pStyle w:val="EndNoteBibliography"/>
        <w:spacing w:after="240"/>
        <w:ind w:left="550" w:hangingChars="250" w:hanging="550"/>
        <w:jc w:val="left"/>
      </w:pPr>
      <w:bookmarkStart w:id="41" w:name="_ENREF_17"/>
      <w:r w:rsidRPr="00B8550B">
        <w:t>17.</w:t>
      </w:r>
      <w:r w:rsidRPr="00B8550B">
        <w:tab/>
        <w:t>X. L. Li, R. Chen, G. S. Xu, C. Domier, X. Z. Liu, Y. W. Zhang, T. F. Zhou, Y. L. Zhu, G. Y. Yu, S. S. Qiu, H. Yu and N. C. Luhmann, "</w:t>
      </w:r>
      <w:r w:rsidRPr="00B8550B">
        <w:rPr>
          <w:i/>
        </w:rPr>
        <w:t>Development of ultra-short pulse reflectometry on the Experimental Advanced Superconducting Tokamak (EAST)</w:t>
      </w:r>
      <w:r w:rsidRPr="00B8550B">
        <w:t>", Review of Scientific Instruments  95  (7),  (2024).</w:t>
      </w:r>
      <w:bookmarkEnd w:id="41"/>
    </w:p>
    <w:p w14:paraId="09089A06" w14:textId="77777777" w:rsidR="00B8550B" w:rsidRPr="00B8550B" w:rsidRDefault="00B8550B" w:rsidP="00984504">
      <w:pPr>
        <w:pStyle w:val="EndNoteBibliography"/>
        <w:spacing w:after="240"/>
        <w:ind w:left="550" w:hangingChars="250" w:hanging="550"/>
        <w:jc w:val="left"/>
      </w:pPr>
      <w:bookmarkStart w:id="42" w:name="_ENREF_18"/>
      <w:r w:rsidRPr="00B8550B">
        <w:t>18.</w:t>
      </w:r>
      <w:r w:rsidRPr="00B8550B">
        <w:tab/>
        <w:t>Y. Zhu, J. H. Yu, G. Yu, Y. Ye, B. Tobias, A. Diallo, G. Kramer, Y. Ren, C. W. Domier, X. Li, C. Luo, M. Chen, Y. Chen and N. C. Luhmann, "</w:t>
      </w:r>
      <w:r w:rsidRPr="00B8550B">
        <w:rPr>
          <w:i/>
        </w:rPr>
        <w:t>W-band system-on-chip electron cyclotron emission imaging system on DIII-D</w:t>
      </w:r>
      <w:r w:rsidRPr="00B8550B">
        <w:t>", Review of Scientific Instruments  91  (9),  (2020).</w:t>
      </w:r>
      <w:bookmarkEnd w:id="42"/>
    </w:p>
    <w:p w14:paraId="033F692C" w14:textId="77777777" w:rsidR="00B8550B" w:rsidRPr="00B8550B" w:rsidRDefault="00B8550B" w:rsidP="00984504">
      <w:pPr>
        <w:pStyle w:val="EndNoteBibliography"/>
        <w:spacing w:after="240"/>
        <w:ind w:left="550" w:hangingChars="250" w:hanging="550"/>
        <w:jc w:val="left"/>
      </w:pPr>
      <w:bookmarkStart w:id="43" w:name="_ENREF_19"/>
      <w:r w:rsidRPr="00B8550B">
        <w:t>19.</w:t>
      </w:r>
      <w:r w:rsidRPr="00B8550B">
        <w:tab/>
        <w:t>J. C. Hillesheim, W. A. Peebles, T. L. Rhodes, L. Schmitz, A. E. White and T. A. Carter, "</w:t>
      </w:r>
      <w:r w:rsidRPr="00B8550B">
        <w:rPr>
          <w:i/>
        </w:rPr>
        <w:t>New plasma measurements with a multichannel millimeter-wave fluctuation diagnostic system in the DIII-D tokamak (invited)</w:t>
      </w:r>
      <w:r w:rsidRPr="00B8550B">
        <w:t>", Review of Scientific Instruments  81  (10),  (2010).</w:t>
      </w:r>
      <w:bookmarkEnd w:id="43"/>
    </w:p>
    <w:p w14:paraId="1A8F9C71" w14:textId="77777777" w:rsidR="00B8550B" w:rsidRPr="00B8550B" w:rsidRDefault="00B8550B" w:rsidP="00984504">
      <w:pPr>
        <w:pStyle w:val="EndNoteBibliography"/>
        <w:spacing w:after="240"/>
        <w:ind w:left="550" w:hangingChars="250" w:hanging="550"/>
        <w:jc w:val="left"/>
      </w:pPr>
      <w:bookmarkStart w:id="44" w:name="_ENREF_20"/>
      <w:r w:rsidRPr="00B8550B">
        <w:t>20.</w:t>
      </w:r>
      <w:r w:rsidRPr="00B8550B">
        <w:tab/>
        <w:t>G. Y. Yu, R. Nazikian, Y. L. Zhu, Y. Zheng, G. Kramer, A. Diallo, Z. Y. Li, X. Chen, D. Ernst, Y. Zheng, M. Austin and N. C. Luhmann, "</w:t>
      </w:r>
      <w:r w:rsidRPr="00B8550B">
        <w:rPr>
          <w:i/>
        </w:rPr>
        <w:t>ECEI characterization of pedestal fluctuations in quiescent H-mode plasmas in DIII-D</w:t>
      </w:r>
      <w:r w:rsidRPr="00B8550B">
        <w:t>", Plasma Physics and Controlled Fusion  64  (9),  (2022).</w:t>
      </w:r>
      <w:bookmarkEnd w:id="44"/>
    </w:p>
    <w:p w14:paraId="528DB399" w14:textId="77777777" w:rsidR="00B8550B" w:rsidRPr="00B8550B" w:rsidRDefault="00B8550B" w:rsidP="00984504">
      <w:pPr>
        <w:pStyle w:val="EndNoteBibliography"/>
        <w:spacing w:after="240"/>
        <w:ind w:left="550" w:hangingChars="250" w:hanging="550"/>
        <w:jc w:val="left"/>
      </w:pPr>
      <w:bookmarkStart w:id="45" w:name="_ENREF_21"/>
      <w:r w:rsidRPr="00B8550B">
        <w:t>21.</w:t>
      </w:r>
      <w:r w:rsidRPr="00B8550B">
        <w:tab/>
        <w:t>X. L. Xie, J. Zhou, Y. Zhu, X. M. Pan, H. Zhou, G. Yu, N. C. Luhmann, G. Zhuang and Z. J. Yang, "</w:t>
      </w:r>
      <w:r w:rsidRPr="00B8550B">
        <w:rPr>
          <w:i/>
        </w:rPr>
        <w:t>Quasi-optical electron cyclotron emission imaging diagnostic advancements on the J-TEXT tokamak</w:t>
      </w:r>
      <w:r w:rsidRPr="00B8550B">
        <w:t>", Fusion Engineering and Design  155,  (2020).</w:t>
      </w:r>
      <w:bookmarkEnd w:id="45"/>
    </w:p>
    <w:p w14:paraId="155CD138" w14:textId="77777777" w:rsidR="00B8550B" w:rsidRPr="00B8550B" w:rsidRDefault="00B8550B" w:rsidP="00984504">
      <w:pPr>
        <w:pStyle w:val="EndNoteBibliography"/>
        <w:spacing w:after="240"/>
        <w:ind w:left="550" w:hangingChars="250" w:hanging="550"/>
        <w:jc w:val="left"/>
      </w:pPr>
      <w:bookmarkStart w:id="46" w:name="_ENREF_22"/>
      <w:r w:rsidRPr="00B8550B">
        <w:lastRenderedPageBreak/>
        <w:t>22.</w:t>
      </w:r>
      <w:r w:rsidRPr="00B8550B">
        <w:tab/>
        <w:t>J. H. Yu, Y. T. Chang, K. Y. Lin, C. C. Chang, S. F. Chang, Y. Ye, A. V. Pham, B. J. Tobias, Y. Zhu, C. W. Domier and N. C. Luhmann, "</w:t>
      </w:r>
      <w:r w:rsidRPr="00B8550B">
        <w:rPr>
          <w:i/>
        </w:rPr>
        <w:t>Millimeter-wave system-on-chip advancement for fusion plasma diagnostics</w:t>
      </w:r>
      <w:r w:rsidRPr="00B8550B">
        <w:t>", Review of Scientific Instruments  89  (10),  (2018).</w:t>
      </w:r>
      <w:bookmarkEnd w:id="46"/>
    </w:p>
    <w:p w14:paraId="680D5671" w14:textId="77777777" w:rsidR="00B8550B" w:rsidRPr="00B8550B" w:rsidRDefault="00B8550B" w:rsidP="00984504">
      <w:pPr>
        <w:pStyle w:val="EndNoteBibliography"/>
        <w:spacing w:after="240"/>
        <w:ind w:left="550" w:hangingChars="250" w:hanging="550"/>
        <w:jc w:val="left"/>
      </w:pPr>
      <w:bookmarkStart w:id="47" w:name="_ENREF_23"/>
      <w:r w:rsidRPr="00B8550B">
        <w:t>23.</w:t>
      </w:r>
      <w:r w:rsidRPr="00B8550B">
        <w:tab/>
        <w:t>Y. Zhu, Y. Chen, J. H. Yu, C. Domier, G. Yu, X. Liu, G. Kramer, Y. Ren, A. Diallo, N. C. Luhmann and X. Li, "</w:t>
      </w:r>
      <w:r w:rsidRPr="00B8550B">
        <w:rPr>
          <w:i/>
        </w:rPr>
        <w:t>System-on-chip approach microwave imaging reflectometer on DIII-D tokamak</w:t>
      </w:r>
      <w:r w:rsidRPr="00B8550B">
        <w:t>", Review of Scientific Instruments  93  (11),  (2022).</w:t>
      </w:r>
      <w:bookmarkEnd w:id="47"/>
    </w:p>
    <w:p w14:paraId="566C229B" w14:textId="77777777" w:rsidR="00B8550B" w:rsidRPr="00B8550B" w:rsidRDefault="00B8550B" w:rsidP="00984504">
      <w:pPr>
        <w:pStyle w:val="EndNoteBibliography"/>
        <w:spacing w:after="240"/>
        <w:ind w:left="550" w:hangingChars="250" w:hanging="550"/>
        <w:jc w:val="left"/>
      </w:pPr>
      <w:bookmarkStart w:id="48" w:name="_ENREF_24"/>
      <w:r w:rsidRPr="00B8550B">
        <w:t>24.</w:t>
      </w:r>
      <w:r w:rsidRPr="00B8550B">
        <w:tab/>
        <w:t>P. J. Sun, X. L. Li, Y. Ren, X. F. Han, X. Z. Liu, J. Qian, Y. L. Zhu, C. Domier, K. Yao, X. H. Xu, J. Dannenberg, R. Chen, G. S. Xu and N. J. r. Luhmann, "</w:t>
      </w:r>
      <w:r w:rsidRPr="00B8550B">
        <w:rPr>
          <w:i/>
        </w:rPr>
        <w:t>Development and preliminary results of 270 GHz microwave forward scattering diagnostic system on the experimental advanced superconducting tokamak (EAST)</w:t>
      </w:r>
      <w:r w:rsidRPr="00B8550B">
        <w:t>", Plasma Physics and Controlled Fusion  67  (8),  (2025).</w:t>
      </w:r>
      <w:bookmarkEnd w:id="48"/>
    </w:p>
    <w:p w14:paraId="2B6FCB83" w14:textId="6403D43B" w:rsidR="00B8550B" w:rsidRPr="001439BC" w:rsidRDefault="00B8550B" w:rsidP="001439BC">
      <w:pPr>
        <w:pStyle w:val="EndNoteBibliography"/>
        <w:ind w:left="550" w:hangingChars="250" w:hanging="550"/>
        <w:jc w:val="left"/>
        <w:rPr>
          <w:i/>
        </w:rPr>
      </w:pPr>
      <w:bookmarkStart w:id="49" w:name="_ENREF_25"/>
      <w:r w:rsidRPr="00B8550B">
        <w:t>25.</w:t>
      </w:r>
      <w:r w:rsidRPr="00B8550B">
        <w:tab/>
        <w:t>D. R. Smith, E. Mazzucato, T. Munsat, H. Park, D. Johnson, L. Lin, C. W. Domier, M. Johnson and N. C. Luhmann, "</w:t>
      </w:r>
      <w:r w:rsidRPr="00B8550B">
        <w:rPr>
          <w:i/>
        </w:rPr>
        <w:t>Microwave scattering system design for ρ</w:t>
      </w:r>
      <w:r w:rsidR="001439BC">
        <w:rPr>
          <w:i/>
        </w:rPr>
        <w:t xml:space="preserve"> </w:t>
      </w:r>
      <w:r w:rsidRPr="00B8550B">
        <w:rPr>
          <w:i/>
        </w:rPr>
        <w:t>scale turbulence measurements on NSTX</w:t>
      </w:r>
      <w:r w:rsidRPr="00B8550B">
        <w:t>", Review of Scientific Instruments  75  (10), 3840-3842  (2004).</w:t>
      </w:r>
      <w:bookmarkEnd w:id="49"/>
    </w:p>
    <w:p w14:paraId="5D7E85E9" w14:textId="3B01DB46" w:rsidR="00B8550B" w:rsidRPr="00B8550B" w:rsidRDefault="00B8550B" w:rsidP="00984504">
      <w:pPr>
        <w:pStyle w:val="EndNoteBibliography"/>
        <w:spacing w:after="240"/>
        <w:ind w:left="550" w:hangingChars="250" w:hanging="550"/>
        <w:jc w:val="left"/>
      </w:pPr>
      <w:bookmarkStart w:id="50" w:name="_ENREF_26"/>
      <w:r w:rsidRPr="00B8550B">
        <w:t>26.</w:t>
      </w:r>
      <w:r w:rsidRPr="00B8550B">
        <w:tab/>
      </w:r>
      <w:bookmarkStart w:id="51" w:name="_Hlk210177398"/>
      <w:r w:rsidRPr="00B8550B">
        <w:t xml:space="preserve">R. A. Barchfeld, </w:t>
      </w:r>
      <w:r w:rsidRPr="00B8550B">
        <w:rPr>
          <w:i/>
        </w:rPr>
        <w:t>Development of Laser Based Plasma Diagnostics for Fusion Research on NSTX-U</w:t>
      </w:r>
      <w:r w:rsidRPr="00B8550B">
        <w:t>.</w:t>
      </w:r>
      <w:r w:rsidR="001439BC">
        <w:t xml:space="preserve"> </w:t>
      </w:r>
      <w:r w:rsidR="001439BC" w:rsidRPr="001439BC">
        <w:t>University of California, Davis</w:t>
      </w:r>
      <w:r w:rsidR="0056605F">
        <w:t>,</w:t>
      </w:r>
      <w:r w:rsidR="0056605F" w:rsidRPr="0056605F">
        <w:t xml:space="preserve"> Doctoral dissertation</w:t>
      </w:r>
      <w:r w:rsidRPr="00B8550B">
        <w:t xml:space="preserve"> (2017).</w:t>
      </w:r>
      <w:bookmarkEnd w:id="50"/>
      <w:bookmarkEnd w:id="51"/>
    </w:p>
    <w:p w14:paraId="48691310" w14:textId="77777777" w:rsidR="00B8550B" w:rsidRPr="00B8550B" w:rsidRDefault="00B8550B" w:rsidP="00984504">
      <w:pPr>
        <w:pStyle w:val="EndNoteBibliography"/>
        <w:spacing w:after="240"/>
        <w:ind w:left="550" w:hangingChars="250" w:hanging="550"/>
        <w:jc w:val="left"/>
      </w:pPr>
      <w:bookmarkStart w:id="52" w:name="_ENREF_27"/>
      <w:r w:rsidRPr="00B8550B">
        <w:t>27.</w:t>
      </w:r>
      <w:r w:rsidRPr="00B8550B">
        <w:tab/>
        <w:t>C. Domier, Y. Zhu, R. Pereira, J. Steer-Furderer, X. Li, R. Chen, G. Xu, P. Sun and N. Luhmann, "</w:t>
      </w:r>
      <w:r w:rsidRPr="00B8550B">
        <w:rPr>
          <w:i/>
        </w:rPr>
        <w:t>Ultrashort Pulse Reflectometry (USPR) diagnostic for EAST</w:t>
      </w:r>
      <w:r w:rsidRPr="00B8550B">
        <w:t>", Journal of Instrumentation  17  (02), C02010  (2022).</w:t>
      </w:r>
      <w:bookmarkEnd w:id="52"/>
    </w:p>
    <w:p w14:paraId="6CF47F01" w14:textId="77777777" w:rsidR="00B8550B" w:rsidRPr="00B8550B" w:rsidRDefault="00B8550B" w:rsidP="00984504">
      <w:pPr>
        <w:pStyle w:val="EndNoteBibliography"/>
        <w:spacing w:after="240"/>
        <w:ind w:left="550" w:hangingChars="250" w:hanging="550"/>
        <w:jc w:val="left"/>
      </w:pPr>
      <w:bookmarkStart w:id="53" w:name="_ENREF_28"/>
      <w:r w:rsidRPr="00B8550B">
        <w:t>28.</w:t>
      </w:r>
      <w:r w:rsidRPr="00B8550B">
        <w:tab/>
        <w:t>X. L. Li, Y. Zhu, G. Yu, J. Cao, G. Xu and N. Luhmann, "</w:t>
      </w:r>
      <w:r w:rsidRPr="00B8550B">
        <w:rPr>
          <w:i/>
        </w:rPr>
        <w:t>High level of integration of front-end imaging optics system for electron cyclotron emission imaging diagnostics on the DIII-D tokamak</w:t>
      </w:r>
      <w:r w:rsidRPr="00B8550B">
        <w:t>", Fusion Engineering and Design  172, 112915  (2021).</w:t>
      </w:r>
      <w:bookmarkEnd w:id="53"/>
    </w:p>
    <w:p w14:paraId="15C48A3E" w14:textId="77777777" w:rsidR="00B8550B" w:rsidRPr="00B8550B" w:rsidRDefault="00B8550B" w:rsidP="00984504">
      <w:pPr>
        <w:pStyle w:val="EndNoteBibliography"/>
        <w:spacing w:after="240"/>
        <w:ind w:left="550" w:hangingChars="250" w:hanging="550"/>
        <w:jc w:val="left"/>
      </w:pPr>
      <w:bookmarkStart w:id="54" w:name="_ENREF_29"/>
      <w:r w:rsidRPr="00B8550B">
        <w:t>29.</w:t>
      </w:r>
      <w:r w:rsidRPr="00B8550B">
        <w:tab/>
        <w:t>Y. Zhu, Y. Chen, J.-H. Yu, C. Domier, G. Yu, X. Liu, G. Kramer, Y. Ren, A. Diallo and N. Luhmann, "</w:t>
      </w:r>
      <w:r w:rsidRPr="00B8550B">
        <w:rPr>
          <w:i/>
        </w:rPr>
        <w:t>System-on-chip approach microwave imaging reflectometer on DIII-D tokamak</w:t>
      </w:r>
      <w:r w:rsidRPr="00B8550B">
        <w:t>", Review of Scientific Instruments  93  (11),  (2022).</w:t>
      </w:r>
      <w:bookmarkEnd w:id="54"/>
    </w:p>
    <w:p w14:paraId="658242ED" w14:textId="77777777" w:rsidR="00B8550B" w:rsidRPr="00B8550B" w:rsidRDefault="00B8550B" w:rsidP="00984504">
      <w:pPr>
        <w:pStyle w:val="EndNoteBibliography"/>
        <w:spacing w:after="240"/>
        <w:ind w:left="550" w:hangingChars="250" w:hanging="550"/>
        <w:jc w:val="left"/>
      </w:pPr>
      <w:bookmarkStart w:id="55" w:name="_ENREF_30"/>
      <w:r w:rsidRPr="00B8550B">
        <w:t>30.</w:t>
      </w:r>
      <w:r w:rsidRPr="00B8550B">
        <w:tab/>
        <w:t>Y. Zhu, J.-H. Yu, G. Yu, Y. Ye, Y. Chen, B. Tobias, A. Diallo, G. Kramer, Y. Ren and W. Tang, "</w:t>
      </w:r>
      <w:r w:rsidRPr="00B8550B">
        <w:rPr>
          <w:i/>
        </w:rPr>
        <w:t>System-on-chip upgrade of millimeter-wave imaging diagnostics for fusion plasma</w:t>
      </w:r>
      <w:r w:rsidRPr="00B8550B">
        <w:t>", Review of scientific instruments  92  (5),  (2021).</w:t>
      </w:r>
      <w:bookmarkEnd w:id="55"/>
    </w:p>
    <w:p w14:paraId="2D0CD184" w14:textId="77777777" w:rsidR="00B8550B" w:rsidRPr="00B8550B" w:rsidRDefault="00B8550B" w:rsidP="00984504">
      <w:pPr>
        <w:pStyle w:val="EndNoteBibliography"/>
        <w:spacing w:after="240"/>
        <w:ind w:left="550" w:hangingChars="250" w:hanging="550"/>
        <w:jc w:val="left"/>
      </w:pPr>
      <w:bookmarkStart w:id="56" w:name="_ENREF_31"/>
      <w:r w:rsidRPr="00B8550B">
        <w:t>31.</w:t>
      </w:r>
      <w:r w:rsidRPr="00B8550B">
        <w:tab/>
        <w:t>C. Y. Xiong, J. Chen, Q. Li, Y. Liu and L. Gao, "</w:t>
      </w:r>
      <w:r w:rsidRPr="00B8550B">
        <w:rPr>
          <w:i/>
        </w:rPr>
        <w:t>A real-time laser feedback control method for the three-wave laser source used in the polarimeter-interferometer diagnostic on Joint-TEXT tokamak</w:t>
      </w:r>
      <w:r w:rsidRPr="00B8550B">
        <w:t>", Review of Scientific Instruments  85  (12),  (2014).</w:t>
      </w:r>
      <w:bookmarkEnd w:id="56"/>
    </w:p>
    <w:p w14:paraId="6B8F7A25" w14:textId="77777777" w:rsidR="00B8550B" w:rsidRPr="00B8550B" w:rsidRDefault="00B8550B" w:rsidP="00984504">
      <w:pPr>
        <w:pStyle w:val="EndNoteBibliography"/>
        <w:spacing w:after="240"/>
        <w:ind w:left="550" w:hangingChars="250" w:hanging="550"/>
        <w:jc w:val="left"/>
      </w:pPr>
      <w:bookmarkStart w:id="57" w:name="_ENREF_32"/>
      <w:r w:rsidRPr="00B8550B">
        <w:t>32.</w:t>
      </w:r>
      <w:r w:rsidRPr="00B8550B">
        <w:tab/>
        <w:t>M. Perkins and R. Vernon, presented at the IEEE Antennas and Propagation Society International Symposium. Transmitting Waves of Progress to the Next Millennium. 2000 Digest. Held in conjunction with: USNC/URSI National Radio Science Meeting (C, 2000 (unpublished).</w:t>
      </w:r>
      <w:bookmarkEnd w:id="57"/>
    </w:p>
    <w:p w14:paraId="18B58F42" w14:textId="77777777" w:rsidR="00B8550B" w:rsidRPr="00B8550B" w:rsidRDefault="00B8550B" w:rsidP="00984504">
      <w:pPr>
        <w:pStyle w:val="EndNoteBibliography"/>
        <w:ind w:left="550" w:hangingChars="250" w:hanging="550"/>
        <w:jc w:val="left"/>
      </w:pPr>
      <w:bookmarkStart w:id="58" w:name="_ENREF_33"/>
      <w:r w:rsidRPr="00B8550B">
        <w:t>33.</w:t>
      </w:r>
      <w:r w:rsidRPr="00B8550B">
        <w:tab/>
        <w:t>S. Jacobsson, "</w:t>
      </w:r>
      <w:r w:rsidRPr="00B8550B">
        <w:rPr>
          <w:i/>
        </w:rPr>
        <w:t>Optically pumped far infrared lasers</w:t>
      </w:r>
      <w:r w:rsidRPr="00B8550B">
        <w:t>", Infrared physics  29  (5), 853-874  (1989).</w:t>
      </w:r>
      <w:bookmarkEnd w:id="58"/>
    </w:p>
    <w:p w14:paraId="0D0936DA" w14:textId="7A4DE0CA" w:rsidR="00B91178" w:rsidRDefault="005732BF" w:rsidP="00984504">
      <w:pPr>
        <w:keepNext/>
        <w:ind w:left="550" w:hangingChars="250" w:hanging="550"/>
      </w:pPr>
      <w:r w:rsidRPr="000E00B5">
        <w:rPr>
          <w:rFonts w:ascii="Times New Roman" w:hAnsi="Times New Roman" w:cs="Times New Roman"/>
        </w:rPr>
        <w:fldChar w:fldCharType="end"/>
      </w:r>
    </w:p>
    <w:sectPr w:rsidR="00B91178">
      <w:footerReference w:type="default" r:id="rId2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D16DC6" w14:textId="77777777" w:rsidR="00E06C1C" w:rsidRDefault="00E06C1C" w:rsidP="000402FF">
      <w:pPr>
        <w:spacing w:after="0" w:line="240" w:lineRule="auto"/>
      </w:pPr>
      <w:r>
        <w:separator/>
      </w:r>
    </w:p>
  </w:endnote>
  <w:endnote w:type="continuationSeparator" w:id="0">
    <w:p w14:paraId="3FB58F16" w14:textId="77777777" w:rsidR="00E06C1C" w:rsidRDefault="00E06C1C" w:rsidP="00040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0947381"/>
      <w:docPartObj>
        <w:docPartGallery w:val="Page Numbers (Bottom of Page)"/>
        <w:docPartUnique/>
      </w:docPartObj>
    </w:sdtPr>
    <w:sdtEndPr>
      <w:rPr>
        <w:noProof/>
      </w:rPr>
    </w:sdtEndPr>
    <w:sdtContent>
      <w:p w14:paraId="39358D9C" w14:textId="7FAB3304" w:rsidR="00F76E94" w:rsidRDefault="00F76E9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F7991D" w14:textId="77777777" w:rsidR="003101CB" w:rsidRDefault="003101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98C397" w14:textId="77777777" w:rsidR="00E06C1C" w:rsidRDefault="00E06C1C" w:rsidP="000402FF">
      <w:pPr>
        <w:spacing w:after="0" w:line="240" w:lineRule="auto"/>
      </w:pPr>
      <w:r>
        <w:separator/>
      </w:r>
    </w:p>
  </w:footnote>
  <w:footnote w:type="continuationSeparator" w:id="0">
    <w:p w14:paraId="23D2B990" w14:textId="77777777" w:rsidR="00E06C1C" w:rsidRDefault="00E06C1C" w:rsidP="000402FF">
      <w:pPr>
        <w:spacing w:after="0" w:line="240" w:lineRule="auto"/>
      </w:pPr>
      <w:r>
        <w:continuationSeparator/>
      </w:r>
    </w:p>
  </w:footnote>
  <w:footnote w:id="1">
    <w:p w14:paraId="29F2D42B" w14:textId="38811B90" w:rsidR="00F76E94" w:rsidRPr="00F76E94" w:rsidRDefault="00F76E94">
      <w:pPr>
        <w:pStyle w:val="FootnoteText"/>
        <w:rPr>
          <w:lang w:val="en-US"/>
        </w:rPr>
      </w:pPr>
      <w:r>
        <w:rPr>
          <w:rStyle w:val="FootnoteReference"/>
        </w:rPr>
        <w:footnoteRef/>
      </w:r>
      <w:r>
        <w:t xml:space="preserve"> </w:t>
      </w:r>
      <w:r>
        <w:rPr>
          <w:lang w:val="en-US"/>
        </w:rPr>
        <w:t>*</w:t>
      </w:r>
      <w:r w:rsidR="00A32505" w:rsidRPr="00A32505">
        <w:t xml:space="preserve"> </w:t>
      </w:r>
      <w:r w:rsidR="00A32505" w:rsidRPr="00A32505">
        <w:rPr>
          <w:lang w:val="en-US"/>
        </w:rPr>
        <w:t>Prof. Luhmann passed away on 5 September 2025 (PT)</w:t>
      </w:r>
      <w:r w:rsidR="00A32505">
        <w:rPr>
          <w:lang w:val="en-US"/>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Style Manual Copy&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71&lt;/item&gt;&lt;item&gt;2372&lt;/item&gt;&lt;item&gt;2373&lt;/item&gt;&lt;item&gt;2374&lt;/item&gt;&lt;item&gt;2375&lt;/item&gt;&lt;item&gt;2376&lt;/item&gt;&lt;item&gt;2377&lt;/item&gt;&lt;item&gt;2378&lt;/item&gt;&lt;item&gt;2380&lt;/item&gt;&lt;item&gt;2381&lt;/item&gt;&lt;item&gt;2382&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8&lt;/item&gt;&lt;item&gt;2412&lt;/item&gt;&lt;item&gt;2414&lt;/item&gt;&lt;/record-ids&gt;&lt;/item&gt;&lt;/Libraries&gt;"/>
  </w:docVars>
  <w:rsids>
    <w:rsidRoot w:val="00B91178"/>
    <w:rsid w:val="00000F5D"/>
    <w:rsid w:val="00002E0D"/>
    <w:rsid w:val="00023E75"/>
    <w:rsid w:val="00036790"/>
    <w:rsid w:val="000402FF"/>
    <w:rsid w:val="00047410"/>
    <w:rsid w:val="0006265A"/>
    <w:rsid w:val="0006342C"/>
    <w:rsid w:val="00087E2C"/>
    <w:rsid w:val="00094FAA"/>
    <w:rsid w:val="000B0CBB"/>
    <w:rsid w:val="000C2633"/>
    <w:rsid w:val="000E00B5"/>
    <w:rsid w:val="000E07B2"/>
    <w:rsid w:val="000E4222"/>
    <w:rsid w:val="000F15B0"/>
    <w:rsid w:val="00125189"/>
    <w:rsid w:val="0012608D"/>
    <w:rsid w:val="0012771F"/>
    <w:rsid w:val="001439BC"/>
    <w:rsid w:val="00153361"/>
    <w:rsid w:val="00161E19"/>
    <w:rsid w:val="00180EFE"/>
    <w:rsid w:val="001867E4"/>
    <w:rsid w:val="00187C23"/>
    <w:rsid w:val="00190654"/>
    <w:rsid w:val="00194089"/>
    <w:rsid w:val="001951ED"/>
    <w:rsid w:val="001D65A7"/>
    <w:rsid w:val="001F48B6"/>
    <w:rsid w:val="0020459E"/>
    <w:rsid w:val="00204F38"/>
    <w:rsid w:val="0022083F"/>
    <w:rsid w:val="00221AB2"/>
    <w:rsid w:val="00225171"/>
    <w:rsid w:val="00231D32"/>
    <w:rsid w:val="0024457C"/>
    <w:rsid w:val="0024537A"/>
    <w:rsid w:val="00251EFC"/>
    <w:rsid w:val="00253BB0"/>
    <w:rsid w:val="002545AB"/>
    <w:rsid w:val="0025642E"/>
    <w:rsid w:val="002B5CE0"/>
    <w:rsid w:val="002C5675"/>
    <w:rsid w:val="002D65BF"/>
    <w:rsid w:val="002D74F4"/>
    <w:rsid w:val="002E4131"/>
    <w:rsid w:val="002F7B34"/>
    <w:rsid w:val="00300772"/>
    <w:rsid w:val="003101CB"/>
    <w:rsid w:val="00315098"/>
    <w:rsid w:val="0032637B"/>
    <w:rsid w:val="00334528"/>
    <w:rsid w:val="00334F66"/>
    <w:rsid w:val="00336275"/>
    <w:rsid w:val="00336A8D"/>
    <w:rsid w:val="00375942"/>
    <w:rsid w:val="00386942"/>
    <w:rsid w:val="004246F5"/>
    <w:rsid w:val="0042586B"/>
    <w:rsid w:val="00430361"/>
    <w:rsid w:val="0043260D"/>
    <w:rsid w:val="004739CC"/>
    <w:rsid w:val="004B26E4"/>
    <w:rsid w:val="004C0598"/>
    <w:rsid w:val="004C552C"/>
    <w:rsid w:val="004E7D6E"/>
    <w:rsid w:val="004F1D49"/>
    <w:rsid w:val="0050045C"/>
    <w:rsid w:val="00516E56"/>
    <w:rsid w:val="005353D5"/>
    <w:rsid w:val="00543332"/>
    <w:rsid w:val="00547C73"/>
    <w:rsid w:val="005541EC"/>
    <w:rsid w:val="0056605F"/>
    <w:rsid w:val="005732BF"/>
    <w:rsid w:val="00597341"/>
    <w:rsid w:val="005F0AEA"/>
    <w:rsid w:val="00602B03"/>
    <w:rsid w:val="00625481"/>
    <w:rsid w:val="00646EFF"/>
    <w:rsid w:val="00647971"/>
    <w:rsid w:val="00655851"/>
    <w:rsid w:val="00665FEA"/>
    <w:rsid w:val="006702C2"/>
    <w:rsid w:val="006C3B57"/>
    <w:rsid w:val="006C5CB5"/>
    <w:rsid w:val="006C6B74"/>
    <w:rsid w:val="006D0BD1"/>
    <w:rsid w:val="006D50EA"/>
    <w:rsid w:val="006F3602"/>
    <w:rsid w:val="00702F15"/>
    <w:rsid w:val="00717FD7"/>
    <w:rsid w:val="0072772D"/>
    <w:rsid w:val="00762ABE"/>
    <w:rsid w:val="007832F3"/>
    <w:rsid w:val="007A061C"/>
    <w:rsid w:val="007C16D9"/>
    <w:rsid w:val="007C5836"/>
    <w:rsid w:val="007D4FFB"/>
    <w:rsid w:val="007F4F9D"/>
    <w:rsid w:val="0080372B"/>
    <w:rsid w:val="0083577E"/>
    <w:rsid w:val="00852C21"/>
    <w:rsid w:val="00866A65"/>
    <w:rsid w:val="00867228"/>
    <w:rsid w:val="008A09CD"/>
    <w:rsid w:val="008A3413"/>
    <w:rsid w:val="008B65C0"/>
    <w:rsid w:val="008C2D5C"/>
    <w:rsid w:val="008D1E15"/>
    <w:rsid w:val="008E185D"/>
    <w:rsid w:val="008E6D6C"/>
    <w:rsid w:val="008F2DDB"/>
    <w:rsid w:val="00901A39"/>
    <w:rsid w:val="00903011"/>
    <w:rsid w:val="00905FFF"/>
    <w:rsid w:val="009070C8"/>
    <w:rsid w:val="009309AC"/>
    <w:rsid w:val="00931CD0"/>
    <w:rsid w:val="00943410"/>
    <w:rsid w:val="00950A90"/>
    <w:rsid w:val="009547D8"/>
    <w:rsid w:val="009779BB"/>
    <w:rsid w:val="009810A4"/>
    <w:rsid w:val="00984504"/>
    <w:rsid w:val="00986AA4"/>
    <w:rsid w:val="009B3BD6"/>
    <w:rsid w:val="009E1CCD"/>
    <w:rsid w:val="009F2AB3"/>
    <w:rsid w:val="00A1057D"/>
    <w:rsid w:val="00A22B1E"/>
    <w:rsid w:val="00A32505"/>
    <w:rsid w:val="00A53692"/>
    <w:rsid w:val="00A55CB4"/>
    <w:rsid w:val="00A604C8"/>
    <w:rsid w:val="00A73DCB"/>
    <w:rsid w:val="00A76E05"/>
    <w:rsid w:val="00A82301"/>
    <w:rsid w:val="00AD1FBE"/>
    <w:rsid w:val="00B557EF"/>
    <w:rsid w:val="00B63EFE"/>
    <w:rsid w:val="00B71C1A"/>
    <w:rsid w:val="00B8550B"/>
    <w:rsid w:val="00B91178"/>
    <w:rsid w:val="00BC187B"/>
    <w:rsid w:val="00BC401E"/>
    <w:rsid w:val="00BE3FDD"/>
    <w:rsid w:val="00BF3F2D"/>
    <w:rsid w:val="00C20004"/>
    <w:rsid w:val="00C2144B"/>
    <w:rsid w:val="00C24E86"/>
    <w:rsid w:val="00C3768E"/>
    <w:rsid w:val="00C40DBD"/>
    <w:rsid w:val="00C50C8B"/>
    <w:rsid w:val="00C51FD6"/>
    <w:rsid w:val="00C56E94"/>
    <w:rsid w:val="00C572B3"/>
    <w:rsid w:val="00C65AAB"/>
    <w:rsid w:val="00C83E1D"/>
    <w:rsid w:val="00CA61F9"/>
    <w:rsid w:val="00CC2292"/>
    <w:rsid w:val="00CC3967"/>
    <w:rsid w:val="00CC54D1"/>
    <w:rsid w:val="00CD61E9"/>
    <w:rsid w:val="00CE23E0"/>
    <w:rsid w:val="00CE2C39"/>
    <w:rsid w:val="00D078FA"/>
    <w:rsid w:val="00D44BBE"/>
    <w:rsid w:val="00D86E1C"/>
    <w:rsid w:val="00D94D10"/>
    <w:rsid w:val="00DC23EE"/>
    <w:rsid w:val="00DC34FE"/>
    <w:rsid w:val="00DC49E2"/>
    <w:rsid w:val="00DE38D0"/>
    <w:rsid w:val="00DF2B46"/>
    <w:rsid w:val="00DF4E8F"/>
    <w:rsid w:val="00DF76F8"/>
    <w:rsid w:val="00E00BF8"/>
    <w:rsid w:val="00E06C1C"/>
    <w:rsid w:val="00E14929"/>
    <w:rsid w:val="00E850AE"/>
    <w:rsid w:val="00E94030"/>
    <w:rsid w:val="00E94957"/>
    <w:rsid w:val="00EC08E4"/>
    <w:rsid w:val="00EF0E8F"/>
    <w:rsid w:val="00EF2DED"/>
    <w:rsid w:val="00EF47F6"/>
    <w:rsid w:val="00F225E9"/>
    <w:rsid w:val="00F317C7"/>
    <w:rsid w:val="00F36583"/>
    <w:rsid w:val="00F36662"/>
    <w:rsid w:val="00F55156"/>
    <w:rsid w:val="00F60647"/>
    <w:rsid w:val="00F76E94"/>
    <w:rsid w:val="00F917D6"/>
    <w:rsid w:val="00FA5BA5"/>
    <w:rsid w:val="00FF79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before="240" w:after="60"/>
      <w:jc w:val="center"/>
    </w:pPr>
    <w:rPr>
      <w:b/>
      <w:sz w:val="32"/>
      <w:szCs w:val="32"/>
    </w:rPr>
  </w:style>
  <w:style w:type="character" w:customStyle="1" w:styleId="TitleChar">
    <w:name w:val="Title Char"/>
    <w:basedOn w:val="DefaultParagraphFont"/>
    <w:link w:val="Title"/>
    <w:uiPriority w:val="10"/>
    <w:rsid w:val="00164522"/>
    <w:rPr>
      <w:rFonts w:asciiTheme="majorHAnsi" w:eastAsiaTheme="majorEastAsia" w:hAnsiTheme="majorHAnsi" w:cs="Times New Roman"/>
      <w:b/>
      <w:bCs/>
      <w:kern w:val="28"/>
      <w:sz w:val="32"/>
      <w:szCs w:val="32"/>
    </w:rPr>
  </w:style>
  <w:style w:type="character" w:styleId="PlaceholderText">
    <w:name w:val="Placeholder Text"/>
    <w:basedOn w:val="DefaultParagraphFont"/>
    <w:uiPriority w:val="99"/>
    <w:semiHidden/>
    <w:rsid w:val="00C00534"/>
    <w:rPr>
      <w:color w:val="808080"/>
    </w:rPr>
  </w:style>
  <w:style w:type="paragraph" w:styleId="Caption">
    <w:name w:val="caption"/>
    <w:basedOn w:val="Normal"/>
    <w:next w:val="Normal"/>
    <w:uiPriority w:val="35"/>
    <w:unhideWhenUsed/>
    <w:qFormat/>
    <w:rsid w:val="00F64214"/>
    <w:pPr>
      <w:spacing w:after="200" w:line="240" w:lineRule="auto"/>
    </w:pPr>
    <w:rPr>
      <w:i/>
      <w:iCs/>
      <w:color w:val="44546A" w:themeColor="text2"/>
      <w:sz w:val="18"/>
      <w:szCs w:val="18"/>
    </w:rPr>
  </w:style>
  <w:style w:type="paragraph" w:styleId="ListParagraph">
    <w:name w:val="List Paragraph"/>
    <w:basedOn w:val="Normal"/>
    <w:uiPriority w:val="34"/>
    <w:qFormat/>
    <w:rsid w:val="002A38DC"/>
    <w:pPr>
      <w:ind w:left="720"/>
      <w:contextualSpacing/>
    </w:pPr>
  </w:style>
  <w:style w:type="character" w:customStyle="1" w:styleId="katex-mathml">
    <w:name w:val="katex-mathml"/>
    <w:basedOn w:val="DefaultParagraphFont"/>
    <w:rsid w:val="005B3B8E"/>
  </w:style>
  <w:style w:type="character" w:customStyle="1" w:styleId="mord">
    <w:name w:val="mord"/>
    <w:basedOn w:val="DefaultParagraphFont"/>
    <w:rsid w:val="005B3B8E"/>
  </w:style>
  <w:style w:type="character" w:customStyle="1" w:styleId="vlist-s">
    <w:name w:val="vlist-s"/>
    <w:basedOn w:val="DefaultParagraphFont"/>
    <w:rsid w:val="005B3B8E"/>
  </w:style>
  <w:style w:type="paragraph" w:styleId="Revision">
    <w:name w:val="Revision"/>
    <w:hidden/>
    <w:uiPriority w:val="99"/>
    <w:semiHidden/>
    <w:rsid w:val="00D34E00"/>
    <w:pPr>
      <w:spacing w:after="0" w:line="240" w:lineRule="auto"/>
    </w:pPr>
  </w:style>
  <w:style w:type="character" w:styleId="CommentReference">
    <w:name w:val="annotation reference"/>
    <w:basedOn w:val="DefaultParagraphFont"/>
    <w:uiPriority w:val="99"/>
    <w:semiHidden/>
    <w:unhideWhenUsed/>
    <w:rsid w:val="000523BB"/>
    <w:rPr>
      <w:sz w:val="16"/>
      <w:szCs w:val="16"/>
    </w:rPr>
  </w:style>
  <w:style w:type="paragraph" w:styleId="CommentText">
    <w:name w:val="annotation text"/>
    <w:basedOn w:val="Normal"/>
    <w:link w:val="CommentTextChar"/>
    <w:uiPriority w:val="99"/>
    <w:unhideWhenUsed/>
    <w:rsid w:val="000523BB"/>
    <w:pPr>
      <w:spacing w:line="240" w:lineRule="auto"/>
    </w:pPr>
    <w:rPr>
      <w:sz w:val="20"/>
      <w:szCs w:val="20"/>
    </w:rPr>
  </w:style>
  <w:style w:type="character" w:customStyle="1" w:styleId="CommentTextChar">
    <w:name w:val="Comment Text Char"/>
    <w:basedOn w:val="DefaultParagraphFont"/>
    <w:link w:val="CommentText"/>
    <w:uiPriority w:val="99"/>
    <w:rsid w:val="000523BB"/>
    <w:rPr>
      <w:sz w:val="20"/>
      <w:szCs w:val="20"/>
    </w:rPr>
  </w:style>
  <w:style w:type="paragraph" w:styleId="CommentSubject">
    <w:name w:val="annotation subject"/>
    <w:basedOn w:val="CommentText"/>
    <w:next w:val="CommentText"/>
    <w:link w:val="CommentSubjectChar"/>
    <w:uiPriority w:val="99"/>
    <w:semiHidden/>
    <w:unhideWhenUsed/>
    <w:rsid w:val="000523BB"/>
    <w:rPr>
      <w:b/>
      <w:bCs/>
    </w:rPr>
  </w:style>
  <w:style w:type="character" w:customStyle="1" w:styleId="CommentSubjectChar">
    <w:name w:val="Comment Subject Char"/>
    <w:basedOn w:val="CommentTextChar"/>
    <w:link w:val="CommentSubject"/>
    <w:uiPriority w:val="99"/>
    <w:semiHidden/>
    <w:rsid w:val="000523BB"/>
    <w:rPr>
      <w:b/>
      <w:bCs/>
      <w:sz w:val="20"/>
      <w:szCs w:val="20"/>
    </w:rPr>
  </w:style>
  <w:style w:type="paragraph" w:styleId="BalloonText">
    <w:name w:val="Balloon Text"/>
    <w:basedOn w:val="Normal"/>
    <w:link w:val="BalloonTextChar"/>
    <w:uiPriority w:val="99"/>
    <w:semiHidden/>
    <w:unhideWhenUsed/>
    <w:rsid w:val="00B14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470A"/>
    <w:rPr>
      <w:rFonts w:ascii="Segoe UI" w:hAnsi="Segoe UI" w:cs="Segoe UI"/>
      <w:sz w:val="18"/>
      <w:szCs w:val="18"/>
    </w:rPr>
  </w:style>
  <w:style w:type="paragraph" w:styleId="NormalWeb">
    <w:name w:val="Normal (Web)"/>
    <w:basedOn w:val="Normal"/>
    <w:uiPriority w:val="99"/>
    <w:semiHidden/>
    <w:unhideWhenUsed/>
    <w:rsid w:val="00597EB0"/>
    <w:rPr>
      <w:rFonts w:ascii="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DefaultParagraphFont"/>
    <w:link w:val="EndNoteBibliographyTitle"/>
    <w:rsid w:val="005732BF"/>
    <w:rPr>
      <w:rFonts w:ascii="Times New Roman" w:hAnsi="Times New Roman" w:cs="Times New Roman"/>
      <w:noProof/>
    </w:rPr>
  </w:style>
  <w:style w:type="paragraph" w:customStyle="1" w:styleId="EndNoteBibliography">
    <w:name w:val="EndNote Bibliography"/>
    <w:basedOn w:val="Normal"/>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DefaultParagraphFont"/>
    <w:link w:val="EndNoteBibliography"/>
    <w:rsid w:val="005732BF"/>
    <w:rPr>
      <w:rFonts w:ascii="Times New Roman" w:hAnsi="Times New Roman" w:cs="Times New Roman"/>
      <w:noProof/>
    </w:rPr>
  </w:style>
  <w:style w:type="character" w:styleId="Hyperlink">
    <w:name w:val="Hyperlink"/>
    <w:basedOn w:val="DefaultParagraphFont"/>
    <w:uiPriority w:val="99"/>
    <w:unhideWhenUsed/>
    <w:rsid w:val="00B71C1A"/>
    <w:rPr>
      <w:color w:val="0563C1" w:themeColor="hyperlink"/>
      <w:u w:val="single"/>
    </w:rPr>
  </w:style>
  <w:style w:type="character" w:styleId="UnresolvedMention">
    <w:name w:val="Unresolved Mention"/>
    <w:basedOn w:val="DefaultParagraphFont"/>
    <w:uiPriority w:val="99"/>
    <w:semiHidden/>
    <w:unhideWhenUsed/>
    <w:rsid w:val="00B71C1A"/>
    <w:rPr>
      <w:color w:val="605E5C"/>
      <w:shd w:val="clear" w:color="auto" w:fill="E1DFDD"/>
    </w:rPr>
  </w:style>
  <w:style w:type="character" w:styleId="FollowedHyperlink">
    <w:name w:val="FollowedHyperlink"/>
    <w:basedOn w:val="DefaultParagraphFont"/>
    <w:uiPriority w:val="99"/>
    <w:semiHidden/>
    <w:unhideWhenUsed/>
    <w:rsid w:val="00901A39"/>
    <w:rPr>
      <w:color w:val="954F72" w:themeColor="followedHyperlink"/>
      <w:u w:val="single"/>
    </w:rPr>
  </w:style>
  <w:style w:type="paragraph" w:styleId="Header">
    <w:name w:val="header"/>
    <w:basedOn w:val="Normal"/>
    <w:link w:val="HeaderChar"/>
    <w:uiPriority w:val="99"/>
    <w:unhideWhenUsed/>
    <w:rsid w:val="000402FF"/>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0402FF"/>
    <w:rPr>
      <w:sz w:val="18"/>
      <w:szCs w:val="18"/>
    </w:rPr>
  </w:style>
  <w:style w:type="paragraph" w:styleId="Footer">
    <w:name w:val="footer"/>
    <w:basedOn w:val="Normal"/>
    <w:link w:val="FooterChar"/>
    <w:uiPriority w:val="99"/>
    <w:unhideWhenUsed/>
    <w:rsid w:val="000402FF"/>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0402FF"/>
    <w:rPr>
      <w:sz w:val="18"/>
      <w:szCs w:val="18"/>
    </w:rPr>
  </w:style>
  <w:style w:type="paragraph" w:styleId="FootnoteText">
    <w:name w:val="footnote text"/>
    <w:basedOn w:val="Normal"/>
    <w:link w:val="FootnoteTextChar"/>
    <w:uiPriority w:val="99"/>
    <w:semiHidden/>
    <w:unhideWhenUsed/>
    <w:rsid w:val="00F76E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6E94"/>
    <w:rPr>
      <w:sz w:val="20"/>
      <w:szCs w:val="20"/>
    </w:rPr>
  </w:style>
  <w:style w:type="character" w:styleId="FootnoteReference">
    <w:name w:val="footnote reference"/>
    <w:basedOn w:val="DefaultParagraphFont"/>
    <w:uiPriority w:val="99"/>
    <w:semiHidden/>
    <w:unhideWhenUsed/>
    <w:rsid w:val="00F76E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9017840">
      <w:bodyDiv w:val="1"/>
      <w:marLeft w:val="0"/>
      <w:marRight w:val="0"/>
      <w:marTop w:val="0"/>
      <w:marBottom w:val="0"/>
      <w:divBdr>
        <w:top w:val="none" w:sz="0" w:space="0" w:color="auto"/>
        <w:left w:val="none" w:sz="0" w:space="0" w:color="auto"/>
        <w:bottom w:val="none" w:sz="0" w:space="0" w:color="auto"/>
        <w:right w:val="none" w:sz="0" w:space="0" w:color="auto"/>
      </w:divBdr>
    </w:div>
    <w:div w:id="7464630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329E165-9061-4F15-9E04-F38E4965B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8</Pages>
  <Words>8654</Words>
  <Characters>49329</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57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mwave</dc:creator>
  <cp:lastModifiedBy>Xinhang Xu</cp:lastModifiedBy>
  <cp:revision>3</cp:revision>
  <cp:lastPrinted>2025-07-17T05:36:00Z</cp:lastPrinted>
  <dcterms:created xsi:type="dcterms:W3CDTF">2025-12-04T00:23:00Z</dcterms:created>
  <dcterms:modified xsi:type="dcterms:W3CDTF">2025-12-04T00:42:00Z</dcterms:modified>
</cp:coreProperties>
</file>